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92032"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19328"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882519"/>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882520"/>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882521"/>
      <w:r w:rsidR="00466B4A">
        <w:lastRenderedPageBreak/>
        <w:t>Résumé</w:t>
      </w:r>
      <w:bookmarkEnd w:id="4"/>
      <w:bookmarkEnd w:id="5"/>
    </w:p>
    <w:p w14:paraId="16C944E9" w14:textId="435642F3"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xml:space="preserve">. IOS et Android) mais </w:t>
      </w:r>
      <w:r w:rsidR="00B27049">
        <w:t>il n’est pas concevable de créer une application pour chaque plateforme cible. Une grande partie de code devra être créé à double et ce serait une perte de temps énorme.</w:t>
      </w:r>
    </w:p>
    <w:p w14:paraId="42655CE9" w14:textId="611AD2C2" w:rsidR="003F5685" w:rsidRDefault="003F5685" w:rsidP="00320F34">
      <w:pPr>
        <w:pStyle w:val="Texte"/>
      </w:pPr>
      <w:r>
        <w:t xml:space="preserve">C’est </w:t>
      </w:r>
      <w:r w:rsidR="00B27049">
        <w:t xml:space="preserve">pour éviter cette perte de temps que sont apparue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6E66C59"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w:t>
      </w:r>
      <w:r w:rsidR="00600BB8">
        <w:t xml:space="preserve"> en choisir un</w:t>
      </w:r>
      <w:r w:rsidR="00BC3EBF">
        <w:t xml:space="preserve"> et développer entièrement notre projet sur </w:t>
      </w:r>
      <w:r w:rsidR="00600BB8">
        <w:t>celui-ci.</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5BF998BC" w14:textId="77777777" w:rsidR="000B3213"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7829A70D" w14:textId="6B1D817A" w:rsidR="000B3213" w:rsidRDefault="008B1D93">
      <w:pPr>
        <w:pStyle w:val="TM1"/>
        <w:rPr>
          <w:rFonts w:asciiTheme="minorHAnsi" w:eastAsiaTheme="minorEastAsia" w:hAnsiTheme="minorHAnsi" w:cstheme="minorBidi"/>
          <w:b w:val="0"/>
          <w:noProof/>
          <w:sz w:val="22"/>
          <w:lang w:eastAsia="fr-CH"/>
        </w:rPr>
      </w:pPr>
      <w:hyperlink w:anchor="_Toc522882519" w:history="1">
        <w:r w:rsidR="000B3213" w:rsidRPr="004A1227">
          <w:rPr>
            <w:rStyle w:val="Lienhypertexte"/>
            <w:noProof/>
          </w:rPr>
          <w:t>Déclaration</w:t>
        </w:r>
        <w:r w:rsidR="000B3213">
          <w:rPr>
            <w:noProof/>
            <w:webHidden/>
          </w:rPr>
          <w:tab/>
        </w:r>
        <w:r w:rsidR="000B3213">
          <w:rPr>
            <w:noProof/>
            <w:webHidden/>
          </w:rPr>
          <w:fldChar w:fldCharType="begin"/>
        </w:r>
        <w:r w:rsidR="000B3213">
          <w:rPr>
            <w:noProof/>
            <w:webHidden/>
          </w:rPr>
          <w:instrText xml:space="preserve"> PAGEREF _Toc522882519 \h </w:instrText>
        </w:r>
        <w:r w:rsidR="000B3213">
          <w:rPr>
            <w:noProof/>
            <w:webHidden/>
          </w:rPr>
        </w:r>
        <w:r w:rsidR="000B3213">
          <w:rPr>
            <w:noProof/>
            <w:webHidden/>
          </w:rPr>
          <w:fldChar w:fldCharType="separate"/>
        </w:r>
        <w:r w:rsidR="000B3213">
          <w:rPr>
            <w:noProof/>
            <w:webHidden/>
          </w:rPr>
          <w:t>i</w:t>
        </w:r>
        <w:r w:rsidR="000B3213">
          <w:rPr>
            <w:noProof/>
            <w:webHidden/>
          </w:rPr>
          <w:fldChar w:fldCharType="end"/>
        </w:r>
      </w:hyperlink>
    </w:p>
    <w:p w14:paraId="70FA9156" w14:textId="18F176D7" w:rsidR="000B3213" w:rsidRDefault="008B1D93">
      <w:pPr>
        <w:pStyle w:val="TM1"/>
        <w:rPr>
          <w:rFonts w:asciiTheme="minorHAnsi" w:eastAsiaTheme="minorEastAsia" w:hAnsiTheme="minorHAnsi" w:cstheme="minorBidi"/>
          <w:b w:val="0"/>
          <w:noProof/>
          <w:sz w:val="22"/>
          <w:lang w:eastAsia="fr-CH"/>
        </w:rPr>
      </w:pPr>
      <w:hyperlink w:anchor="_Toc522882520" w:history="1">
        <w:r w:rsidR="000B3213" w:rsidRPr="004A1227">
          <w:rPr>
            <w:rStyle w:val="Lienhypertexte"/>
            <w:noProof/>
          </w:rPr>
          <w:t>Remerciements</w:t>
        </w:r>
        <w:r w:rsidR="000B3213">
          <w:rPr>
            <w:noProof/>
            <w:webHidden/>
          </w:rPr>
          <w:tab/>
        </w:r>
        <w:r w:rsidR="000B3213">
          <w:rPr>
            <w:noProof/>
            <w:webHidden/>
          </w:rPr>
          <w:fldChar w:fldCharType="begin"/>
        </w:r>
        <w:r w:rsidR="000B3213">
          <w:rPr>
            <w:noProof/>
            <w:webHidden/>
          </w:rPr>
          <w:instrText xml:space="preserve"> PAGEREF _Toc522882520 \h </w:instrText>
        </w:r>
        <w:r w:rsidR="000B3213">
          <w:rPr>
            <w:noProof/>
            <w:webHidden/>
          </w:rPr>
        </w:r>
        <w:r w:rsidR="000B3213">
          <w:rPr>
            <w:noProof/>
            <w:webHidden/>
          </w:rPr>
          <w:fldChar w:fldCharType="separate"/>
        </w:r>
        <w:r w:rsidR="000B3213">
          <w:rPr>
            <w:noProof/>
            <w:webHidden/>
          </w:rPr>
          <w:t>ii</w:t>
        </w:r>
        <w:r w:rsidR="000B3213">
          <w:rPr>
            <w:noProof/>
            <w:webHidden/>
          </w:rPr>
          <w:fldChar w:fldCharType="end"/>
        </w:r>
      </w:hyperlink>
    </w:p>
    <w:p w14:paraId="57A67492" w14:textId="7687E527" w:rsidR="000B3213" w:rsidRDefault="008B1D93">
      <w:pPr>
        <w:pStyle w:val="TM1"/>
        <w:rPr>
          <w:rFonts w:asciiTheme="minorHAnsi" w:eastAsiaTheme="minorEastAsia" w:hAnsiTheme="minorHAnsi" w:cstheme="minorBidi"/>
          <w:b w:val="0"/>
          <w:noProof/>
          <w:sz w:val="22"/>
          <w:lang w:eastAsia="fr-CH"/>
        </w:rPr>
      </w:pPr>
      <w:hyperlink w:anchor="_Toc522882521" w:history="1">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21 \h </w:instrText>
        </w:r>
        <w:r w:rsidR="000B3213">
          <w:rPr>
            <w:noProof/>
            <w:webHidden/>
          </w:rPr>
        </w:r>
        <w:r w:rsidR="000B3213">
          <w:rPr>
            <w:noProof/>
            <w:webHidden/>
          </w:rPr>
          <w:fldChar w:fldCharType="separate"/>
        </w:r>
        <w:r w:rsidR="000B3213">
          <w:rPr>
            <w:noProof/>
            <w:webHidden/>
          </w:rPr>
          <w:t>iii</w:t>
        </w:r>
        <w:r w:rsidR="000B3213">
          <w:rPr>
            <w:noProof/>
            <w:webHidden/>
          </w:rPr>
          <w:fldChar w:fldCharType="end"/>
        </w:r>
      </w:hyperlink>
    </w:p>
    <w:p w14:paraId="27D2E746" w14:textId="0A9EA37C" w:rsidR="000B3213" w:rsidRDefault="008B1D93">
      <w:pPr>
        <w:pStyle w:val="TM1"/>
        <w:rPr>
          <w:rFonts w:asciiTheme="minorHAnsi" w:eastAsiaTheme="minorEastAsia" w:hAnsiTheme="minorHAnsi" w:cstheme="minorBidi"/>
          <w:b w:val="0"/>
          <w:noProof/>
          <w:sz w:val="22"/>
          <w:lang w:eastAsia="fr-CH"/>
        </w:rPr>
      </w:pPr>
      <w:hyperlink w:anchor="_Toc522882522" w:history="1">
        <w:r w:rsidR="000B3213" w:rsidRPr="004A1227">
          <w:rPr>
            <w:rStyle w:val="Lienhypertexte"/>
            <w:noProof/>
          </w:rPr>
          <w:t>Liste des tableaux</w:t>
        </w:r>
        <w:r w:rsidR="000B3213">
          <w:rPr>
            <w:noProof/>
            <w:webHidden/>
          </w:rPr>
          <w:tab/>
        </w:r>
        <w:r w:rsidR="000B3213">
          <w:rPr>
            <w:noProof/>
            <w:webHidden/>
          </w:rPr>
          <w:fldChar w:fldCharType="begin"/>
        </w:r>
        <w:r w:rsidR="000B3213">
          <w:rPr>
            <w:noProof/>
            <w:webHidden/>
          </w:rPr>
          <w:instrText xml:space="preserve"> PAGEREF _Toc522882522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60FF20ED" w14:textId="41BB9C8A" w:rsidR="000B3213" w:rsidRDefault="008B1D93">
      <w:pPr>
        <w:pStyle w:val="TM1"/>
        <w:rPr>
          <w:rFonts w:asciiTheme="minorHAnsi" w:eastAsiaTheme="minorEastAsia" w:hAnsiTheme="minorHAnsi" w:cstheme="minorBidi"/>
          <w:b w:val="0"/>
          <w:noProof/>
          <w:sz w:val="22"/>
          <w:lang w:eastAsia="fr-CH"/>
        </w:rPr>
      </w:pPr>
      <w:hyperlink w:anchor="_Toc522882523" w:history="1">
        <w:r w:rsidR="000B3213" w:rsidRPr="004A1227">
          <w:rPr>
            <w:rStyle w:val="Lienhypertexte"/>
            <w:noProof/>
          </w:rPr>
          <w:t>Liste des figures</w:t>
        </w:r>
        <w:r w:rsidR="000B3213">
          <w:rPr>
            <w:noProof/>
            <w:webHidden/>
          </w:rPr>
          <w:tab/>
        </w:r>
        <w:r w:rsidR="000B3213">
          <w:rPr>
            <w:noProof/>
            <w:webHidden/>
          </w:rPr>
          <w:fldChar w:fldCharType="begin"/>
        </w:r>
        <w:r w:rsidR="000B3213">
          <w:rPr>
            <w:noProof/>
            <w:webHidden/>
          </w:rPr>
          <w:instrText xml:space="preserve"> PAGEREF _Toc522882523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369EFC4A" w14:textId="5A0BFBCC" w:rsidR="000B3213" w:rsidRDefault="008B1D93">
      <w:pPr>
        <w:pStyle w:val="TM1"/>
        <w:rPr>
          <w:rFonts w:asciiTheme="minorHAnsi" w:eastAsiaTheme="minorEastAsia" w:hAnsiTheme="minorHAnsi" w:cstheme="minorBidi"/>
          <w:b w:val="0"/>
          <w:noProof/>
          <w:sz w:val="22"/>
          <w:lang w:eastAsia="fr-CH"/>
        </w:rPr>
      </w:pPr>
      <w:hyperlink w:anchor="_Toc522882524" w:history="1">
        <w:r w:rsidR="000B3213" w:rsidRPr="004A1227">
          <w:rPr>
            <w:rStyle w:val="Lienhypertexte"/>
            <w:noProof/>
          </w:rPr>
          <w:t>1.</w:t>
        </w:r>
        <w:r w:rsidR="000B3213">
          <w:rPr>
            <w:rFonts w:asciiTheme="minorHAnsi" w:eastAsiaTheme="minorEastAsia" w:hAnsiTheme="minorHAnsi" w:cstheme="minorBidi"/>
            <w:b w:val="0"/>
            <w:noProof/>
            <w:sz w:val="22"/>
            <w:lang w:eastAsia="fr-CH"/>
          </w:rPr>
          <w:tab/>
        </w:r>
        <w:r w:rsidR="000B3213" w:rsidRPr="004A1227">
          <w:rPr>
            <w:rStyle w:val="Lienhypertexte"/>
            <w:noProof/>
          </w:rPr>
          <w:t>Introduction</w:t>
        </w:r>
        <w:r w:rsidR="000B3213">
          <w:rPr>
            <w:noProof/>
            <w:webHidden/>
          </w:rPr>
          <w:tab/>
        </w:r>
        <w:r w:rsidR="000B3213">
          <w:rPr>
            <w:noProof/>
            <w:webHidden/>
          </w:rPr>
          <w:fldChar w:fldCharType="begin"/>
        </w:r>
        <w:r w:rsidR="000B3213">
          <w:rPr>
            <w:noProof/>
            <w:webHidden/>
          </w:rPr>
          <w:instrText xml:space="preserve"> PAGEREF _Toc522882524 \h </w:instrText>
        </w:r>
        <w:r w:rsidR="000B3213">
          <w:rPr>
            <w:noProof/>
            <w:webHidden/>
          </w:rPr>
        </w:r>
        <w:r w:rsidR="000B3213">
          <w:rPr>
            <w:noProof/>
            <w:webHidden/>
          </w:rPr>
          <w:fldChar w:fldCharType="separate"/>
        </w:r>
        <w:r w:rsidR="000B3213">
          <w:rPr>
            <w:noProof/>
            <w:webHidden/>
          </w:rPr>
          <w:t>1</w:t>
        </w:r>
        <w:r w:rsidR="000B3213">
          <w:rPr>
            <w:noProof/>
            <w:webHidden/>
          </w:rPr>
          <w:fldChar w:fldCharType="end"/>
        </w:r>
      </w:hyperlink>
    </w:p>
    <w:p w14:paraId="0C4174B5" w14:textId="186C73EE" w:rsidR="000B3213" w:rsidRDefault="008B1D93">
      <w:pPr>
        <w:pStyle w:val="TM1"/>
        <w:rPr>
          <w:rFonts w:asciiTheme="minorHAnsi" w:eastAsiaTheme="minorEastAsia" w:hAnsiTheme="minorHAnsi" w:cstheme="minorBidi"/>
          <w:b w:val="0"/>
          <w:noProof/>
          <w:sz w:val="22"/>
          <w:lang w:eastAsia="fr-CH"/>
        </w:rPr>
      </w:pPr>
      <w:hyperlink w:anchor="_Toc522882525" w:history="1">
        <w:r w:rsidR="000B3213" w:rsidRPr="004A1227">
          <w:rPr>
            <w:rStyle w:val="Lienhypertexte"/>
            <w:noProof/>
          </w:rPr>
          <w:t>2.</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s Frameworks existants</w:t>
        </w:r>
        <w:r w:rsidR="000B3213">
          <w:rPr>
            <w:noProof/>
            <w:webHidden/>
          </w:rPr>
          <w:tab/>
        </w:r>
        <w:r w:rsidR="000B3213">
          <w:rPr>
            <w:noProof/>
            <w:webHidden/>
          </w:rPr>
          <w:fldChar w:fldCharType="begin"/>
        </w:r>
        <w:r w:rsidR="000B3213">
          <w:rPr>
            <w:noProof/>
            <w:webHidden/>
          </w:rPr>
          <w:instrText xml:space="preserve"> PAGEREF _Toc522882525 \h </w:instrText>
        </w:r>
        <w:r w:rsidR="000B3213">
          <w:rPr>
            <w:noProof/>
            <w:webHidden/>
          </w:rPr>
        </w:r>
        <w:r w:rsidR="000B3213">
          <w:rPr>
            <w:noProof/>
            <w:webHidden/>
          </w:rPr>
          <w:fldChar w:fldCharType="separate"/>
        </w:r>
        <w:r w:rsidR="000B3213">
          <w:rPr>
            <w:noProof/>
            <w:webHidden/>
          </w:rPr>
          <w:t>2</w:t>
        </w:r>
        <w:r w:rsidR="000B3213">
          <w:rPr>
            <w:noProof/>
            <w:webHidden/>
          </w:rPr>
          <w:fldChar w:fldCharType="end"/>
        </w:r>
      </w:hyperlink>
    </w:p>
    <w:p w14:paraId="462704B7" w14:textId="313489F7" w:rsidR="000B3213" w:rsidRDefault="008B1D93">
      <w:pPr>
        <w:pStyle w:val="TM2"/>
        <w:rPr>
          <w:rFonts w:asciiTheme="minorHAnsi" w:eastAsiaTheme="minorEastAsia" w:hAnsiTheme="minorHAnsi" w:cstheme="minorBidi"/>
          <w:b w:val="0"/>
          <w:noProof/>
          <w:lang w:eastAsia="fr-CH"/>
        </w:rPr>
      </w:pPr>
      <w:hyperlink w:anchor="_Toc522882526" w:history="1">
        <w:r w:rsidR="000B3213" w:rsidRPr="004A1227">
          <w:rPr>
            <w:rStyle w:val="Lienhypertexte"/>
            <w:noProof/>
          </w:rPr>
          <w:t>2.1</w:t>
        </w:r>
        <w:r w:rsidR="000B3213">
          <w:rPr>
            <w:rFonts w:asciiTheme="minorHAnsi" w:eastAsiaTheme="minorEastAsia" w:hAnsiTheme="minorHAnsi" w:cstheme="minorBidi"/>
            <w:b w:val="0"/>
            <w:noProof/>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26 \h </w:instrText>
        </w:r>
        <w:r w:rsidR="000B3213">
          <w:rPr>
            <w:noProof/>
            <w:webHidden/>
          </w:rPr>
        </w:r>
        <w:r w:rsidR="000B3213">
          <w:rPr>
            <w:noProof/>
            <w:webHidden/>
          </w:rPr>
          <w:fldChar w:fldCharType="separate"/>
        </w:r>
        <w:r w:rsidR="000B3213">
          <w:rPr>
            <w:noProof/>
            <w:webHidden/>
          </w:rPr>
          <w:t>4</w:t>
        </w:r>
        <w:r w:rsidR="000B3213">
          <w:rPr>
            <w:noProof/>
            <w:webHidden/>
          </w:rPr>
          <w:fldChar w:fldCharType="end"/>
        </w:r>
      </w:hyperlink>
    </w:p>
    <w:p w14:paraId="61ECCCD3" w14:textId="19C67424"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27" w:history="1">
        <w:r w:rsidR="000B3213" w:rsidRPr="004A1227">
          <w:rPr>
            <w:rStyle w:val="Lienhypertexte"/>
            <w:noProof/>
          </w:rPr>
          <w:t>2.1.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27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547AAD84" w14:textId="3A35A4C7" w:rsidR="000B3213" w:rsidRDefault="008B1D93">
      <w:pPr>
        <w:pStyle w:val="TM4"/>
        <w:tabs>
          <w:tab w:val="left" w:pos="1760"/>
          <w:tab w:val="right" w:leader="dot" w:pos="8493"/>
        </w:tabs>
        <w:rPr>
          <w:rFonts w:asciiTheme="minorHAnsi" w:eastAsiaTheme="minorEastAsia" w:hAnsiTheme="minorHAnsi" w:cstheme="minorBidi"/>
          <w:noProof/>
          <w:sz w:val="22"/>
          <w:lang w:eastAsia="fr-CH"/>
        </w:rPr>
      </w:pPr>
      <w:hyperlink w:anchor="_Toc522882528" w:history="1">
        <w:r w:rsidR="000B3213" w:rsidRPr="004A1227">
          <w:rPr>
            <w:rStyle w:val="Lienhypertexte"/>
            <w:noProof/>
          </w:rPr>
          <w:t>2.1.1.1</w:t>
        </w:r>
        <w:r w:rsidR="000B3213">
          <w:rPr>
            <w:rFonts w:asciiTheme="minorHAnsi" w:eastAsiaTheme="minorEastAsia" w:hAnsiTheme="minorHAnsi" w:cstheme="minorBidi"/>
            <w:noProof/>
            <w:sz w:val="22"/>
            <w:lang w:eastAsia="fr-CH"/>
          </w:rPr>
          <w:tab/>
        </w:r>
        <w:r w:rsidR="000B3213" w:rsidRPr="004A1227">
          <w:rPr>
            <w:rStyle w:val="Lienhypertexte"/>
            <w:noProof/>
          </w:rPr>
          <w:t>Apache Cordova</w:t>
        </w:r>
        <w:r w:rsidR="000B3213">
          <w:rPr>
            <w:noProof/>
            <w:webHidden/>
          </w:rPr>
          <w:tab/>
        </w:r>
        <w:r w:rsidR="000B3213">
          <w:rPr>
            <w:noProof/>
            <w:webHidden/>
          </w:rPr>
          <w:fldChar w:fldCharType="begin"/>
        </w:r>
        <w:r w:rsidR="000B3213">
          <w:rPr>
            <w:noProof/>
            <w:webHidden/>
          </w:rPr>
          <w:instrText xml:space="preserve"> PAGEREF _Toc522882528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015F8C41" w14:textId="0E66C170" w:rsidR="000B3213" w:rsidRDefault="008B1D93">
      <w:pPr>
        <w:pStyle w:val="TM4"/>
        <w:tabs>
          <w:tab w:val="left" w:pos="1760"/>
          <w:tab w:val="right" w:leader="dot" w:pos="8493"/>
        </w:tabs>
        <w:rPr>
          <w:rFonts w:asciiTheme="minorHAnsi" w:eastAsiaTheme="minorEastAsia" w:hAnsiTheme="minorHAnsi" w:cstheme="minorBidi"/>
          <w:noProof/>
          <w:sz w:val="22"/>
          <w:lang w:eastAsia="fr-CH"/>
        </w:rPr>
      </w:pPr>
      <w:hyperlink w:anchor="_Toc522882529" w:history="1">
        <w:r w:rsidR="000B3213" w:rsidRPr="004A1227">
          <w:rPr>
            <w:rStyle w:val="Lienhypertexte"/>
            <w:noProof/>
          </w:rPr>
          <w:t>2.1.1.2</w:t>
        </w:r>
        <w:r w:rsidR="000B3213">
          <w:rPr>
            <w:rFonts w:asciiTheme="minorHAnsi" w:eastAsiaTheme="minorEastAsia" w:hAnsiTheme="minorHAnsi" w:cstheme="minorBidi"/>
            <w:noProof/>
            <w:sz w:val="22"/>
            <w:lang w:eastAsia="fr-CH"/>
          </w:rPr>
          <w:tab/>
        </w:r>
        <w:r w:rsidR="000B3213" w:rsidRPr="004A1227">
          <w:rPr>
            <w:rStyle w:val="Lienhypertexte"/>
            <w:noProof/>
          </w:rPr>
          <w:t>Angular</w:t>
        </w:r>
        <w:r w:rsidR="000B3213">
          <w:rPr>
            <w:noProof/>
            <w:webHidden/>
          </w:rPr>
          <w:tab/>
        </w:r>
        <w:r w:rsidR="000B3213">
          <w:rPr>
            <w:noProof/>
            <w:webHidden/>
          </w:rPr>
          <w:fldChar w:fldCharType="begin"/>
        </w:r>
        <w:r w:rsidR="000B3213">
          <w:rPr>
            <w:noProof/>
            <w:webHidden/>
          </w:rPr>
          <w:instrText xml:space="preserve"> PAGEREF _Toc522882529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49945149" w14:textId="74C59D06" w:rsidR="000B3213" w:rsidRDefault="008B1D93">
      <w:pPr>
        <w:pStyle w:val="TM4"/>
        <w:tabs>
          <w:tab w:val="left" w:pos="1760"/>
          <w:tab w:val="right" w:leader="dot" w:pos="8493"/>
        </w:tabs>
        <w:rPr>
          <w:rFonts w:asciiTheme="minorHAnsi" w:eastAsiaTheme="minorEastAsia" w:hAnsiTheme="minorHAnsi" w:cstheme="minorBidi"/>
          <w:noProof/>
          <w:sz w:val="22"/>
          <w:lang w:eastAsia="fr-CH"/>
        </w:rPr>
      </w:pPr>
      <w:hyperlink w:anchor="_Toc522882530" w:history="1">
        <w:r w:rsidR="000B3213" w:rsidRPr="004A1227">
          <w:rPr>
            <w:rStyle w:val="Lienhypertexte"/>
            <w:noProof/>
          </w:rPr>
          <w:t>2.1.1.3</w:t>
        </w:r>
        <w:r w:rsidR="000B3213">
          <w:rPr>
            <w:rFonts w:asciiTheme="minorHAnsi" w:eastAsiaTheme="minorEastAsia" w:hAnsiTheme="minorHAnsi" w:cstheme="minorBidi"/>
            <w:noProof/>
            <w:sz w:val="22"/>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30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59FF35C9" w14:textId="49507EAA"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1" w:history="1">
        <w:r w:rsidR="000B3213" w:rsidRPr="004A1227">
          <w:rPr>
            <w:rStyle w:val="Lienhypertexte"/>
            <w:noProof/>
          </w:rPr>
          <w:t>2.1.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1 \h </w:instrText>
        </w:r>
        <w:r w:rsidR="000B3213">
          <w:rPr>
            <w:noProof/>
            <w:webHidden/>
          </w:rPr>
        </w:r>
        <w:r w:rsidR="000B3213">
          <w:rPr>
            <w:noProof/>
            <w:webHidden/>
          </w:rPr>
          <w:fldChar w:fldCharType="separate"/>
        </w:r>
        <w:r w:rsidR="000B3213">
          <w:rPr>
            <w:noProof/>
            <w:webHidden/>
          </w:rPr>
          <w:t>9</w:t>
        </w:r>
        <w:r w:rsidR="000B3213">
          <w:rPr>
            <w:noProof/>
            <w:webHidden/>
          </w:rPr>
          <w:fldChar w:fldCharType="end"/>
        </w:r>
      </w:hyperlink>
    </w:p>
    <w:p w14:paraId="2EBF4446" w14:textId="2714868A"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2" w:history="1">
        <w:r w:rsidR="000B3213" w:rsidRPr="004A1227">
          <w:rPr>
            <w:rStyle w:val="Lienhypertexte"/>
            <w:noProof/>
          </w:rPr>
          <w:t>2.1.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2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7AAB0C9D" w14:textId="29478D7E" w:rsidR="000B3213" w:rsidRDefault="008B1D93">
      <w:pPr>
        <w:pStyle w:val="TM2"/>
        <w:rPr>
          <w:rFonts w:asciiTheme="minorHAnsi" w:eastAsiaTheme="minorEastAsia" w:hAnsiTheme="minorHAnsi" w:cstheme="minorBidi"/>
          <w:b w:val="0"/>
          <w:noProof/>
          <w:lang w:eastAsia="fr-CH"/>
        </w:rPr>
      </w:pPr>
      <w:hyperlink w:anchor="_Toc522882533" w:history="1">
        <w:r w:rsidR="000B3213" w:rsidRPr="004A1227">
          <w:rPr>
            <w:rStyle w:val="Lienhypertexte"/>
            <w:noProof/>
          </w:rPr>
          <w:t>2.2</w:t>
        </w:r>
        <w:r w:rsidR="000B3213">
          <w:rPr>
            <w:rFonts w:asciiTheme="minorHAnsi" w:eastAsiaTheme="minorEastAsia" w:hAnsiTheme="minorHAnsi" w:cstheme="minorBidi"/>
            <w:b w:val="0"/>
            <w:noProof/>
            <w:lang w:eastAsia="fr-CH"/>
          </w:rPr>
          <w:tab/>
        </w:r>
        <w:r w:rsidR="000B3213" w:rsidRPr="004A1227">
          <w:rPr>
            <w:rStyle w:val="Lienhypertexte"/>
            <w:noProof/>
          </w:rPr>
          <w:t>Xamarin</w:t>
        </w:r>
        <w:r w:rsidR="000B3213">
          <w:rPr>
            <w:noProof/>
            <w:webHidden/>
          </w:rPr>
          <w:tab/>
        </w:r>
        <w:r w:rsidR="000B3213">
          <w:rPr>
            <w:noProof/>
            <w:webHidden/>
          </w:rPr>
          <w:fldChar w:fldCharType="begin"/>
        </w:r>
        <w:r w:rsidR="000B3213">
          <w:rPr>
            <w:noProof/>
            <w:webHidden/>
          </w:rPr>
          <w:instrText xml:space="preserve"> PAGEREF _Toc522882533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0F0FE56A" w14:textId="061AE35C"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4" w:history="1">
        <w:r w:rsidR="000B3213" w:rsidRPr="004A1227">
          <w:rPr>
            <w:rStyle w:val="Lienhypertexte"/>
            <w:noProof/>
          </w:rPr>
          <w:t>2.2.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4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0C914" w14:textId="6553A277"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5" w:history="1">
        <w:r w:rsidR="000B3213" w:rsidRPr="004A1227">
          <w:rPr>
            <w:rStyle w:val="Lienhypertexte"/>
            <w:noProof/>
          </w:rPr>
          <w:t>2.2.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5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1D8EFF9A" w14:textId="773713E9"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6" w:history="1">
        <w:r w:rsidR="000B3213" w:rsidRPr="004A1227">
          <w:rPr>
            <w:rStyle w:val="Lienhypertexte"/>
            <w:noProof/>
          </w:rPr>
          <w:t>2.2.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6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1F069D3" w14:textId="04F0859B" w:rsidR="000B3213" w:rsidRDefault="008B1D93">
      <w:pPr>
        <w:pStyle w:val="TM2"/>
        <w:rPr>
          <w:rFonts w:asciiTheme="minorHAnsi" w:eastAsiaTheme="minorEastAsia" w:hAnsiTheme="minorHAnsi" w:cstheme="minorBidi"/>
          <w:b w:val="0"/>
          <w:noProof/>
          <w:lang w:eastAsia="fr-CH"/>
        </w:rPr>
      </w:pPr>
      <w:hyperlink w:anchor="_Toc522882537" w:history="1">
        <w:r w:rsidR="000B3213" w:rsidRPr="004A1227">
          <w:rPr>
            <w:rStyle w:val="Lienhypertexte"/>
            <w:noProof/>
          </w:rPr>
          <w:t>2.3</w:t>
        </w:r>
        <w:r w:rsidR="000B3213">
          <w:rPr>
            <w:rFonts w:asciiTheme="minorHAnsi" w:eastAsiaTheme="minorEastAsia" w:hAnsiTheme="minorHAnsi" w:cstheme="minorBidi"/>
            <w:b w:val="0"/>
            <w:noProof/>
            <w:lang w:eastAsia="fr-CH"/>
          </w:rPr>
          <w:tab/>
        </w:r>
        <w:r w:rsidR="000B3213" w:rsidRPr="004A1227">
          <w:rPr>
            <w:rStyle w:val="Lienhypertexte"/>
            <w:noProof/>
          </w:rPr>
          <w:t>React Native</w:t>
        </w:r>
        <w:r w:rsidR="000B3213">
          <w:rPr>
            <w:noProof/>
            <w:webHidden/>
          </w:rPr>
          <w:tab/>
        </w:r>
        <w:r w:rsidR="000B3213">
          <w:rPr>
            <w:noProof/>
            <w:webHidden/>
          </w:rPr>
          <w:fldChar w:fldCharType="begin"/>
        </w:r>
        <w:r w:rsidR="000B3213">
          <w:rPr>
            <w:noProof/>
            <w:webHidden/>
          </w:rPr>
          <w:instrText xml:space="preserve"> PAGEREF _Toc522882537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4F1883F1" w14:textId="0757A967"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8" w:history="1">
        <w:r w:rsidR="000B3213" w:rsidRPr="004A1227">
          <w:rPr>
            <w:rStyle w:val="Lienhypertexte"/>
            <w:noProof/>
          </w:rPr>
          <w:t>2.3.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8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7A8A888B" w14:textId="670CC5DC"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39" w:history="1">
        <w:r w:rsidR="000B3213" w:rsidRPr="004A1227">
          <w:rPr>
            <w:rStyle w:val="Lienhypertexte"/>
            <w:noProof/>
          </w:rPr>
          <w:t>2.3.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9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2FA52E17" w14:textId="3E8F7995"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40" w:history="1">
        <w:r w:rsidR="000B3213" w:rsidRPr="004A1227">
          <w:rPr>
            <w:rStyle w:val="Lienhypertexte"/>
            <w:noProof/>
          </w:rPr>
          <w:t>2.3.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40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6EE5E9EA" w14:textId="6E9B8194" w:rsidR="000B3213" w:rsidRDefault="008B1D93">
      <w:pPr>
        <w:pStyle w:val="TM2"/>
        <w:rPr>
          <w:rFonts w:asciiTheme="minorHAnsi" w:eastAsiaTheme="minorEastAsia" w:hAnsiTheme="minorHAnsi" w:cstheme="minorBidi"/>
          <w:b w:val="0"/>
          <w:noProof/>
          <w:lang w:eastAsia="fr-CH"/>
        </w:rPr>
      </w:pPr>
      <w:hyperlink w:anchor="_Toc522882541" w:history="1">
        <w:r w:rsidR="000B3213" w:rsidRPr="004A1227">
          <w:rPr>
            <w:rStyle w:val="Lienhypertexte"/>
            <w:noProof/>
          </w:rPr>
          <w:t>2.4</w:t>
        </w:r>
        <w:r w:rsidR="000B3213">
          <w:rPr>
            <w:rFonts w:asciiTheme="minorHAnsi" w:eastAsiaTheme="minorEastAsia" w:hAnsiTheme="minorHAnsi" w:cstheme="minorBidi"/>
            <w:b w:val="0"/>
            <w:noProof/>
            <w:lang w:eastAsia="fr-CH"/>
          </w:rPr>
          <w:tab/>
        </w:r>
        <w:r w:rsidR="000B3213" w:rsidRPr="004A1227">
          <w:rPr>
            <w:rStyle w:val="Lienhypertexte"/>
            <w:noProof/>
          </w:rPr>
          <w:t>Comparaison des Frameworks</w:t>
        </w:r>
        <w:r w:rsidR="000B3213">
          <w:rPr>
            <w:noProof/>
            <w:webHidden/>
          </w:rPr>
          <w:tab/>
        </w:r>
        <w:r w:rsidR="000B3213">
          <w:rPr>
            <w:noProof/>
            <w:webHidden/>
          </w:rPr>
          <w:fldChar w:fldCharType="begin"/>
        </w:r>
        <w:r w:rsidR="000B3213">
          <w:rPr>
            <w:noProof/>
            <w:webHidden/>
          </w:rPr>
          <w:instrText xml:space="preserve"> PAGEREF _Toc522882541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054BB3BE" w14:textId="504A050F"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42" w:history="1">
        <w:r w:rsidR="000B3213" w:rsidRPr="004A1227">
          <w:rPr>
            <w:rStyle w:val="Lienhypertexte"/>
            <w:noProof/>
          </w:rPr>
          <w:t>2.4.1</w:t>
        </w:r>
        <w:r w:rsidR="000B3213">
          <w:rPr>
            <w:rFonts w:asciiTheme="minorHAnsi" w:eastAsiaTheme="minorEastAsia" w:hAnsiTheme="minorHAnsi" w:cstheme="minorBidi"/>
            <w:noProof/>
            <w:lang w:eastAsia="fr-CH"/>
          </w:rPr>
          <w:tab/>
        </w:r>
        <w:r w:rsidR="000B3213" w:rsidRPr="004A1227">
          <w:rPr>
            <w:rStyle w:val="Lienhypertexte"/>
            <w:noProof/>
          </w:rPr>
          <w:t>Comparaison</w:t>
        </w:r>
        <w:r w:rsidR="000B3213">
          <w:rPr>
            <w:noProof/>
            <w:webHidden/>
          </w:rPr>
          <w:tab/>
        </w:r>
        <w:r w:rsidR="000B3213">
          <w:rPr>
            <w:noProof/>
            <w:webHidden/>
          </w:rPr>
          <w:fldChar w:fldCharType="begin"/>
        </w:r>
        <w:r w:rsidR="000B3213">
          <w:rPr>
            <w:noProof/>
            <w:webHidden/>
          </w:rPr>
          <w:instrText xml:space="preserve"> PAGEREF _Toc522882542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443B2BB5" w14:textId="77F31A4C"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43" w:history="1">
        <w:r w:rsidR="000B3213" w:rsidRPr="004A1227">
          <w:rPr>
            <w:rStyle w:val="Lienhypertexte"/>
            <w:noProof/>
          </w:rPr>
          <w:t>2.4.2</w:t>
        </w:r>
        <w:r w:rsidR="000B3213">
          <w:rPr>
            <w:rFonts w:asciiTheme="minorHAnsi" w:eastAsiaTheme="minorEastAsia" w:hAnsiTheme="minorHAnsi" w:cstheme="minorBidi"/>
            <w:noProof/>
            <w:lang w:eastAsia="fr-CH"/>
          </w:rPr>
          <w:tab/>
        </w:r>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43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2D0894A0" w14:textId="5B88D3EF" w:rsidR="000B3213" w:rsidRDefault="008B1D93">
      <w:pPr>
        <w:pStyle w:val="TM1"/>
        <w:rPr>
          <w:rFonts w:asciiTheme="minorHAnsi" w:eastAsiaTheme="minorEastAsia" w:hAnsiTheme="minorHAnsi" w:cstheme="minorBidi"/>
          <w:b w:val="0"/>
          <w:noProof/>
          <w:sz w:val="22"/>
          <w:lang w:eastAsia="fr-CH"/>
        </w:rPr>
      </w:pPr>
      <w:hyperlink w:anchor="_Toc522882544" w:history="1">
        <w:r w:rsidR="000B3213" w:rsidRPr="004A1227">
          <w:rPr>
            <w:rStyle w:val="Lienhypertexte"/>
            <w:noProof/>
          </w:rPr>
          <w:t>3.</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 l’application</w:t>
        </w:r>
        <w:r w:rsidR="000B3213">
          <w:rPr>
            <w:noProof/>
            <w:webHidden/>
          </w:rPr>
          <w:tab/>
        </w:r>
        <w:r w:rsidR="000B3213">
          <w:rPr>
            <w:noProof/>
            <w:webHidden/>
          </w:rPr>
          <w:fldChar w:fldCharType="begin"/>
        </w:r>
        <w:r w:rsidR="000B3213">
          <w:rPr>
            <w:noProof/>
            <w:webHidden/>
          </w:rPr>
          <w:instrText xml:space="preserve"> PAGEREF _Toc522882544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3D3A77BF" w14:textId="106A0400" w:rsidR="000B3213" w:rsidRDefault="008B1D93">
      <w:pPr>
        <w:pStyle w:val="TM2"/>
        <w:rPr>
          <w:rFonts w:asciiTheme="minorHAnsi" w:eastAsiaTheme="minorEastAsia" w:hAnsiTheme="minorHAnsi" w:cstheme="minorBidi"/>
          <w:b w:val="0"/>
          <w:noProof/>
          <w:lang w:eastAsia="fr-CH"/>
        </w:rPr>
      </w:pPr>
      <w:hyperlink w:anchor="_Toc522882545" w:history="1">
        <w:r w:rsidR="000B3213" w:rsidRPr="004A1227">
          <w:rPr>
            <w:rStyle w:val="Lienhypertexte"/>
            <w:noProof/>
          </w:rPr>
          <w:t>3.1</w:t>
        </w:r>
        <w:r w:rsidR="000B3213">
          <w:rPr>
            <w:rFonts w:asciiTheme="minorHAnsi" w:eastAsiaTheme="minorEastAsia" w:hAnsiTheme="minorHAnsi" w:cstheme="minorBidi"/>
            <w:b w:val="0"/>
            <w:noProof/>
            <w:lang w:eastAsia="fr-CH"/>
          </w:rPr>
          <w:tab/>
        </w:r>
        <w:r w:rsidR="000B3213" w:rsidRPr="004A1227">
          <w:rPr>
            <w:rStyle w:val="Lienhypertexte"/>
            <w:noProof/>
          </w:rPr>
          <w:t>Fonctionnalités de l’application</w:t>
        </w:r>
        <w:r w:rsidR="000B3213">
          <w:rPr>
            <w:noProof/>
            <w:webHidden/>
          </w:rPr>
          <w:tab/>
        </w:r>
        <w:r w:rsidR="000B3213">
          <w:rPr>
            <w:noProof/>
            <w:webHidden/>
          </w:rPr>
          <w:fldChar w:fldCharType="begin"/>
        </w:r>
        <w:r w:rsidR="000B3213">
          <w:rPr>
            <w:noProof/>
            <w:webHidden/>
          </w:rPr>
          <w:instrText xml:space="preserve"> PAGEREF _Toc522882545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0710A804" w14:textId="795A3A95" w:rsidR="000B3213" w:rsidRDefault="008B1D93">
      <w:pPr>
        <w:pStyle w:val="TM2"/>
        <w:rPr>
          <w:rFonts w:asciiTheme="minorHAnsi" w:eastAsiaTheme="minorEastAsia" w:hAnsiTheme="minorHAnsi" w:cstheme="minorBidi"/>
          <w:b w:val="0"/>
          <w:noProof/>
          <w:lang w:eastAsia="fr-CH"/>
        </w:rPr>
      </w:pPr>
      <w:hyperlink w:anchor="_Toc522882546" w:history="1">
        <w:r w:rsidR="000B3213" w:rsidRPr="004A1227">
          <w:rPr>
            <w:rStyle w:val="Lienhypertexte"/>
            <w:noProof/>
          </w:rPr>
          <w:t>3.2</w:t>
        </w:r>
        <w:r w:rsidR="000B3213">
          <w:rPr>
            <w:rFonts w:asciiTheme="minorHAnsi" w:eastAsiaTheme="minorEastAsia" w:hAnsiTheme="minorHAnsi" w:cstheme="minorBidi"/>
            <w:b w:val="0"/>
            <w:noProof/>
            <w:lang w:eastAsia="fr-CH"/>
          </w:rPr>
          <w:tab/>
        </w:r>
        <w:r w:rsidR="000B3213" w:rsidRPr="004A1227">
          <w:rPr>
            <w:rStyle w:val="Lienhypertexte"/>
            <w:noProof/>
          </w:rPr>
          <w:t>Besoins techniques de l’application</w:t>
        </w:r>
        <w:r w:rsidR="000B3213">
          <w:rPr>
            <w:noProof/>
            <w:webHidden/>
          </w:rPr>
          <w:tab/>
        </w:r>
        <w:r w:rsidR="000B3213">
          <w:rPr>
            <w:noProof/>
            <w:webHidden/>
          </w:rPr>
          <w:fldChar w:fldCharType="begin"/>
        </w:r>
        <w:r w:rsidR="000B3213">
          <w:rPr>
            <w:noProof/>
            <w:webHidden/>
          </w:rPr>
          <w:instrText xml:space="preserve"> PAGEREF _Toc522882546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250A5BD3" w14:textId="66AB7977" w:rsidR="000B3213" w:rsidRDefault="008B1D93">
      <w:pPr>
        <w:pStyle w:val="TM1"/>
        <w:rPr>
          <w:rFonts w:asciiTheme="minorHAnsi" w:eastAsiaTheme="minorEastAsia" w:hAnsiTheme="minorHAnsi" w:cstheme="minorBidi"/>
          <w:b w:val="0"/>
          <w:noProof/>
          <w:sz w:val="22"/>
          <w:lang w:eastAsia="fr-CH"/>
        </w:rPr>
      </w:pPr>
      <w:hyperlink w:anchor="_Toc522882547" w:history="1">
        <w:r w:rsidR="000B3213" w:rsidRPr="004A1227">
          <w:rPr>
            <w:rStyle w:val="Lienhypertexte"/>
            <w:noProof/>
          </w:rPr>
          <w:t>4.</w:t>
        </w:r>
        <w:r w:rsidR="000B3213">
          <w:rPr>
            <w:rFonts w:asciiTheme="minorHAnsi" w:eastAsiaTheme="minorEastAsia" w:hAnsiTheme="minorHAnsi" w:cstheme="minorBidi"/>
            <w:b w:val="0"/>
            <w:noProof/>
            <w:sz w:val="22"/>
            <w:lang w:eastAsia="fr-CH"/>
          </w:rPr>
          <w:tab/>
        </w:r>
        <w:r w:rsidR="000B3213" w:rsidRPr="004A1227">
          <w:rPr>
            <w:rStyle w:val="Lienhypertexte"/>
            <w:noProof/>
          </w:rPr>
          <w:t>Choix du Framework</w:t>
        </w:r>
        <w:r w:rsidR="000B3213">
          <w:rPr>
            <w:noProof/>
            <w:webHidden/>
          </w:rPr>
          <w:tab/>
        </w:r>
        <w:r w:rsidR="000B3213">
          <w:rPr>
            <w:noProof/>
            <w:webHidden/>
          </w:rPr>
          <w:fldChar w:fldCharType="begin"/>
        </w:r>
        <w:r w:rsidR="000B3213">
          <w:rPr>
            <w:noProof/>
            <w:webHidden/>
          </w:rPr>
          <w:instrText xml:space="preserve"> PAGEREF _Toc522882547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1971743D" w14:textId="5A2DA091" w:rsidR="000B3213" w:rsidRDefault="008B1D93">
      <w:pPr>
        <w:pStyle w:val="TM2"/>
        <w:rPr>
          <w:rFonts w:asciiTheme="minorHAnsi" w:eastAsiaTheme="minorEastAsia" w:hAnsiTheme="minorHAnsi" w:cstheme="minorBidi"/>
          <w:b w:val="0"/>
          <w:noProof/>
          <w:lang w:eastAsia="fr-CH"/>
        </w:rPr>
      </w:pPr>
      <w:hyperlink w:anchor="_Toc522882548" w:history="1">
        <w:r w:rsidR="000B3213" w:rsidRPr="004A1227">
          <w:rPr>
            <w:rStyle w:val="Lienhypertexte"/>
            <w:noProof/>
          </w:rPr>
          <w:t>4.1</w:t>
        </w:r>
        <w:r w:rsidR="000B3213">
          <w:rPr>
            <w:rFonts w:asciiTheme="minorHAnsi" w:eastAsiaTheme="minorEastAsia" w:hAnsiTheme="minorHAnsi" w:cstheme="minorBidi"/>
            <w:b w:val="0"/>
            <w:noProof/>
            <w:lang w:eastAsia="fr-CH"/>
          </w:rPr>
          <w:tab/>
        </w:r>
        <w:r w:rsidR="000B3213" w:rsidRPr="004A1227">
          <w:rPr>
            <w:rStyle w:val="Lienhypertexte"/>
            <w:noProof/>
          </w:rPr>
          <w:t>Analyse détaillé du choix</w:t>
        </w:r>
        <w:r w:rsidR="000B3213">
          <w:rPr>
            <w:noProof/>
            <w:webHidden/>
          </w:rPr>
          <w:tab/>
        </w:r>
        <w:r w:rsidR="000B3213">
          <w:rPr>
            <w:noProof/>
            <w:webHidden/>
          </w:rPr>
          <w:fldChar w:fldCharType="begin"/>
        </w:r>
        <w:r w:rsidR="000B3213">
          <w:rPr>
            <w:noProof/>
            <w:webHidden/>
          </w:rPr>
          <w:instrText xml:space="preserve"> PAGEREF _Toc52288254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3084FFAF" w14:textId="0A22DCAD" w:rsidR="000B3213" w:rsidRDefault="008B1D93">
      <w:pPr>
        <w:pStyle w:val="TM2"/>
        <w:rPr>
          <w:rFonts w:asciiTheme="minorHAnsi" w:eastAsiaTheme="minorEastAsia" w:hAnsiTheme="minorHAnsi" w:cstheme="minorBidi"/>
          <w:b w:val="0"/>
          <w:noProof/>
          <w:lang w:eastAsia="fr-CH"/>
        </w:rPr>
      </w:pPr>
      <w:hyperlink w:anchor="_Toc522882549" w:history="1">
        <w:r w:rsidR="000B3213" w:rsidRPr="004A1227">
          <w:rPr>
            <w:rStyle w:val="Lienhypertexte"/>
            <w:noProof/>
          </w:rPr>
          <w:t>4.2</w:t>
        </w:r>
        <w:r w:rsidR="000B3213">
          <w:rPr>
            <w:rFonts w:asciiTheme="minorHAnsi" w:eastAsiaTheme="minorEastAsia" w:hAnsiTheme="minorHAnsi" w:cstheme="minorBidi"/>
            <w:b w:val="0"/>
            <w:noProof/>
            <w:lang w:eastAsia="fr-CH"/>
          </w:rPr>
          <w:tab/>
        </w:r>
        <w:r w:rsidR="000B3213" w:rsidRPr="004A1227">
          <w:rPr>
            <w:rStyle w:val="Lienhypertexte"/>
            <w:noProof/>
          </w:rPr>
          <w:t>Concordance avec l’application</w:t>
        </w:r>
        <w:r w:rsidR="000B3213">
          <w:rPr>
            <w:noProof/>
            <w:webHidden/>
          </w:rPr>
          <w:tab/>
        </w:r>
        <w:r w:rsidR="000B3213">
          <w:rPr>
            <w:noProof/>
            <w:webHidden/>
          </w:rPr>
          <w:fldChar w:fldCharType="begin"/>
        </w:r>
        <w:r w:rsidR="000B3213">
          <w:rPr>
            <w:noProof/>
            <w:webHidden/>
          </w:rPr>
          <w:instrText xml:space="preserve"> PAGEREF _Toc522882549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7951A6E6" w14:textId="6542087C" w:rsidR="000B3213" w:rsidRDefault="008B1D93">
      <w:pPr>
        <w:pStyle w:val="TM1"/>
        <w:rPr>
          <w:rFonts w:asciiTheme="minorHAnsi" w:eastAsiaTheme="minorEastAsia" w:hAnsiTheme="minorHAnsi" w:cstheme="minorBidi"/>
          <w:b w:val="0"/>
          <w:noProof/>
          <w:sz w:val="22"/>
          <w:lang w:eastAsia="fr-CH"/>
        </w:rPr>
      </w:pPr>
      <w:hyperlink w:anchor="_Toc522882550" w:history="1">
        <w:r w:rsidR="000B3213" w:rsidRPr="004A1227">
          <w:rPr>
            <w:rStyle w:val="Lienhypertexte"/>
            <w:noProof/>
          </w:rPr>
          <w:t>5.</w:t>
        </w:r>
        <w:r w:rsidR="000B3213">
          <w:rPr>
            <w:rFonts w:asciiTheme="minorHAnsi" w:eastAsiaTheme="minorEastAsia" w:hAnsiTheme="minorHAnsi" w:cstheme="minorBidi"/>
            <w:b w:val="0"/>
            <w:noProof/>
            <w:sz w:val="22"/>
            <w:lang w:eastAsia="fr-CH"/>
          </w:rPr>
          <w:tab/>
        </w:r>
        <w:r w:rsidR="000B3213" w:rsidRPr="004A1227">
          <w:rPr>
            <w:rStyle w:val="Lienhypertexte"/>
            <w:noProof/>
          </w:rPr>
          <w:t>Implémentation de l’application</w:t>
        </w:r>
        <w:r w:rsidR="000B3213">
          <w:rPr>
            <w:noProof/>
            <w:webHidden/>
          </w:rPr>
          <w:tab/>
        </w:r>
        <w:r w:rsidR="000B3213">
          <w:rPr>
            <w:noProof/>
            <w:webHidden/>
          </w:rPr>
          <w:fldChar w:fldCharType="begin"/>
        </w:r>
        <w:r w:rsidR="000B3213">
          <w:rPr>
            <w:noProof/>
            <w:webHidden/>
          </w:rPr>
          <w:instrText xml:space="preserve"> PAGEREF _Toc522882550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4C7CCCF3" w14:textId="44EFEC82" w:rsidR="000B3213" w:rsidRDefault="008B1D93">
      <w:pPr>
        <w:pStyle w:val="TM2"/>
        <w:rPr>
          <w:rFonts w:asciiTheme="minorHAnsi" w:eastAsiaTheme="minorEastAsia" w:hAnsiTheme="minorHAnsi" w:cstheme="minorBidi"/>
          <w:b w:val="0"/>
          <w:noProof/>
          <w:lang w:eastAsia="fr-CH"/>
        </w:rPr>
      </w:pPr>
      <w:hyperlink w:anchor="_Toc522882551" w:history="1">
        <w:r w:rsidR="000B3213" w:rsidRPr="004A1227">
          <w:rPr>
            <w:rStyle w:val="Lienhypertexte"/>
            <w:noProof/>
          </w:rPr>
          <w:t>5.1</w:t>
        </w:r>
        <w:r w:rsidR="000B3213">
          <w:rPr>
            <w:rFonts w:asciiTheme="minorHAnsi" w:eastAsiaTheme="minorEastAsia" w:hAnsiTheme="minorHAnsi" w:cstheme="minorBidi"/>
            <w:b w:val="0"/>
            <w:noProof/>
            <w:lang w:eastAsia="fr-CH"/>
          </w:rPr>
          <w:tab/>
        </w:r>
        <w:r w:rsidR="000B3213" w:rsidRPr="004A1227">
          <w:rPr>
            <w:rStyle w:val="Lienhypertexte"/>
            <w:noProof/>
          </w:rPr>
          <w:t>Use-case</w:t>
        </w:r>
        <w:r w:rsidR="000B3213">
          <w:rPr>
            <w:noProof/>
            <w:webHidden/>
          </w:rPr>
          <w:tab/>
        </w:r>
        <w:r w:rsidR="000B3213">
          <w:rPr>
            <w:noProof/>
            <w:webHidden/>
          </w:rPr>
          <w:fldChar w:fldCharType="begin"/>
        </w:r>
        <w:r w:rsidR="000B3213">
          <w:rPr>
            <w:noProof/>
            <w:webHidden/>
          </w:rPr>
          <w:instrText xml:space="preserve"> PAGEREF _Toc522882551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ACF68CE" w14:textId="4AFD9730" w:rsidR="000B3213" w:rsidRDefault="008B1D93">
      <w:pPr>
        <w:pStyle w:val="TM2"/>
        <w:rPr>
          <w:rFonts w:asciiTheme="minorHAnsi" w:eastAsiaTheme="minorEastAsia" w:hAnsiTheme="minorHAnsi" w:cstheme="minorBidi"/>
          <w:b w:val="0"/>
          <w:noProof/>
          <w:lang w:eastAsia="fr-CH"/>
        </w:rPr>
      </w:pPr>
      <w:hyperlink w:anchor="_Toc522882552" w:history="1">
        <w:r w:rsidR="000B3213" w:rsidRPr="004A1227">
          <w:rPr>
            <w:rStyle w:val="Lienhypertexte"/>
            <w:noProof/>
          </w:rPr>
          <w:t>5.2</w:t>
        </w:r>
        <w:r w:rsidR="000B3213">
          <w:rPr>
            <w:rFonts w:asciiTheme="minorHAnsi" w:eastAsiaTheme="minorEastAsia" w:hAnsiTheme="minorHAnsi" w:cstheme="minorBidi"/>
            <w:b w:val="0"/>
            <w:noProof/>
            <w:lang w:eastAsia="fr-CH"/>
          </w:rPr>
          <w:tab/>
        </w:r>
        <w:r w:rsidR="000B3213" w:rsidRPr="004A1227">
          <w:rPr>
            <w:rStyle w:val="Lienhypertexte"/>
            <w:noProof/>
          </w:rPr>
          <w:t>Modèle de données</w:t>
        </w:r>
        <w:r w:rsidR="000B3213">
          <w:rPr>
            <w:noProof/>
            <w:webHidden/>
          </w:rPr>
          <w:tab/>
        </w:r>
        <w:r w:rsidR="000B3213">
          <w:rPr>
            <w:noProof/>
            <w:webHidden/>
          </w:rPr>
          <w:fldChar w:fldCharType="begin"/>
        </w:r>
        <w:r w:rsidR="000B3213">
          <w:rPr>
            <w:noProof/>
            <w:webHidden/>
          </w:rPr>
          <w:instrText xml:space="preserve"> PAGEREF _Toc522882552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1F4A192" w14:textId="29A9623B" w:rsidR="000B3213" w:rsidRDefault="008B1D93">
      <w:pPr>
        <w:pStyle w:val="TM2"/>
        <w:rPr>
          <w:rFonts w:asciiTheme="minorHAnsi" w:eastAsiaTheme="minorEastAsia" w:hAnsiTheme="minorHAnsi" w:cstheme="minorBidi"/>
          <w:b w:val="0"/>
          <w:noProof/>
          <w:lang w:eastAsia="fr-CH"/>
        </w:rPr>
      </w:pPr>
      <w:hyperlink w:anchor="_Toc522882553" w:history="1">
        <w:r w:rsidR="000B3213" w:rsidRPr="004A1227">
          <w:rPr>
            <w:rStyle w:val="Lienhypertexte"/>
            <w:noProof/>
          </w:rPr>
          <w:t>5.3</w:t>
        </w:r>
        <w:r w:rsidR="000B3213">
          <w:rPr>
            <w:rFonts w:asciiTheme="minorHAnsi" w:eastAsiaTheme="minorEastAsia" w:hAnsiTheme="minorHAnsi" w:cstheme="minorBidi"/>
            <w:b w:val="0"/>
            <w:noProof/>
            <w:lang w:eastAsia="fr-CH"/>
          </w:rPr>
          <w:tab/>
        </w:r>
        <w:r w:rsidR="000B3213" w:rsidRPr="004A1227">
          <w:rPr>
            <w:rStyle w:val="Lienhypertexte"/>
            <w:noProof/>
          </w:rPr>
          <w:t>Choix du système back-end</w:t>
        </w:r>
        <w:r w:rsidR="000B3213">
          <w:rPr>
            <w:noProof/>
            <w:webHidden/>
          </w:rPr>
          <w:tab/>
        </w:r>
        <w:r w:rsidR="000B3213">
          <w:rPr>
            <w:noProof/>
            <w:webHidden/>
          </w:rPr>
          <w:fldChar w:fldCharType="begin"/>
        </w:r>
        <w:r w:rsidR="000B3213">
          <w:rPr>
            <w:noProof/>
            <w:webHidden/>
          </w:rPr>
          <w:instrText xml:space="preserve"> PAGEREF _Toc522882553 \h </w:instrText>
        </w:r>
        <w:r w:rsidR="000B3213">
          <w:rPr>
            <w:noProof/>
            <w:webHidden/>
          </w:rPr>
        </w:r>
        <w:r w:rsidR="000B3213">
          <w:rPr>
            <w:noProof/>
            <w:webHidden/>
          </w:rPr>
          <w:fldChar w:fldCharType="separate"/>
        </w:r>
        <w:r w:rsidR="000B3213">
          <w:rPr>
            <w:noProof/>
            <w:webHidden/>
          </w:rPr>
          <w:t>35</w:t>
        </w:r>
        <w:r w:rsidR="000B3213">
          <w:rPr>
            <w:noProof/>
            <w:webHidden/>
          </w:rPr>
          <w:fldChar w:fldCharType="end"/>
        </w:r>
      </w:hyperlink>
    </w:p>
    <w:p w14:paraId="10E725E6" w14:textId="7AB381EB"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54" w:history="1">
        <w:r w:rsidR="000B3213" w:rsidRPr="004A1227">
          <w:rPr>
            <w:rStyle w:val="Lienhypertexte"/>
            <w:noProof/>
          </w:rPr>
          <w:t>5.3.1</w:t>
        </w:r>
        <w:r w:rsidR="000B3213">
          <w:rPr>
            <w:rFonts w:asciiTheme="minorHAnsi" w:eastAsiaTheme="minorEastAsia" w:hAnsiTheme="minorHAnsi" w:cstheme="minorBidi"/>
            <w:noProof/>
            <w:lang w:eastAsia="fr-CH"/>
          </w:rPr>
          <w:tab/>
        </w:r>
        <w:r w:rsidR="000B3213" w:rsidRPr="004A1227">
          <w:rPr>
            <w:rStyle w:val="Lienhypertexte"/>
            <w:noProof/>
          </w:rPr>
          <w:t>Les routes de l’API</w:t>
        </w:r>
        <w:r w:rsidR="000B3213">
          <w:rPr>
            <w:noProof/>
            <w:webHidden/>
          </w:rPr>
          <w:tab/>
        </w:r>
        <w:r w:rsidR="000B3213">
          <w:rPr>
            <w:noProof/>
            <w:webHidden/>
          </w:rPr>
          <w:fldChar w:fldCharType="begin"/>
        </w:r>
        <w:r w:rsidR="000B3213">
          <w:rPr>
            <w:noProof/>
            <w:webHidden/>
          </w:rPr>
          <w:instrText xml:space="preserve"> PAGEREF _Toc522882554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0EA5A374" w14:textId="0A7C0E4B" w:rsidR="000B3213" w:rsidRDefault="008B1D93">
      <w:pPr>
        <w:pStyle w:val="TM3"/>
        <w:tabs>
          <w:tab w:val="left" w:pos="1320"/>
          <w:tab w:val="right" w:leader="dot" w:pos="8493"/>
        </w:tabs>
        <w:rPr>
          <w:rFonts w:asciiTheme="minorHAnsi" w:eastAsiaTheme="minorEastAsia" w:hAnsiTheme="minorHAnsi" w:cstheme="minorBidi"/>
          <w:noProof/>
          <w:lang w:eastAsia="fr-CH"/>
        </w:rPr>
      </w:pPr>
      <w:hyperlink w:anchor="_Toc522882555" w:history="1">
        <w:r w:rsidR="000B3213" w:rsidRPr="004A1227">
          <w:rPr>
            <w:rStyle w:val="Lienhypertexte"/>
            <w:noProof/>
          </w:rPr>
          <w:t>5.3.2</w:t>
        </w:r>
        <w:r w:rsidR="000B3213">
          <w:rPr>
            <w:rFonts w:asciiTheme="minorHAnsi" w:eastAsiaTheme="minorEastAsia" w:hAnsiTheme="minorHAnsi" w:cstheme="minorBidi"/>
            <w:noProof/>
            <w:lang w:eastAsia="fr-CH"/>
          </w:rPr>
          <w:tab/>
        </w:r>
        <w:r w:rsidR="000B3213" w:rsidRPr="004A1227">
          <w:rPr>
            <w:rStyle w:val="Lienhypertexte"/>
            <w:noProof/>
          </w:rPr>
          <w:t>Fonctionnement de l’API</w:t>
        </w:r>
        <w:r w:rsidR="000B3213">
          <w:rPr>
            <w:noProof/>
            <w:webHidden/>
          </w:rPr>
          <w:tab/>
        </w:r>
        <w:r w:rsidR="000B3213">
          <w:rPr>
            <w:noProof/>
            <w:webHidden/>
          </w:rPr>
          <w:fldChar w:fldCharType="begin"/>
        </w:r>
        <w:r w:rsidR="000B3213">
          <w:rPr>
            <w:noProof/>
            <w:webHidden/>
          </w:rPr>
          <w:instrText xml:space="preserve"> PAGEREF _Toc522882555 \h </w:instrText>
        </w:r>
        <w:r w:rsidR="000B3213">
          <w:rPr>
            <w:noProof/>
            <w:webHidden/>
          </w:rPr>
        </w:r>
        <w:r w:rsidR="000B3213">
          <w:rPr>
            <w:noProof/>
            <w:webHidden/>
          </w:rPr>
          <w:fldChar w:fldCharType="separate"/>
        </w:r>
        <w:r w:rsidR="000B3213">
          <w:rPr>
            <w:noProof/>
            <w:webHidden/>
          </w:rPr>
          <w:t>39</w:t>
        </w:r>
        <w:r w:rsidR="000B3213">
          <w:rPr>
            <w:noProof/>
            <w:webHidden/>
          </w:rPr>
          <w:fldChar w:fldCharType="end"/>
        </w:r>
      </w:hyperlink>
    </w:p>
    <w:p w14:paraId="037C43C7" w14:textId="5AF49FB1" w:rsidR="000B3213" w:rsidRDefault="008B1D93">
      <w:pPr>
        <w:pStyle w:val="TM2"/>
        <w:rPr>
          <w:rFonts w:asciiTheme="minorHAnsi" w:eastAsiaTheme="minorEastAsia" w:hAnsiTheme="minorHAnsi" w:cstheme="minorBidi"/>
          <w:b w:val="0"/>
          <w:noProof/>
          <w:lang w:eastAsia="fr-CH"/>
        </w:rPr>
      </w:pPr>
      <w:hyperlink w:anchor="_Toc522882556" w:history="1">
        <w:r w:rsidR="000B3213" w:rsidRPr="004A1227">
          <w:rPr>
            <w:rStyle w:val="Lienhypertexte"/>
            <w:noProof/>
          </w:rPr>
          <w:t>5.4</w:t>
        </w:r>
        <w:r w:rsidR="000B3213">
          <w:rPr>
            <w:rFonts w:asciiTheme="minorHAnsi" w:eastAsiaTheme="minorEastAsia" w:hAnsiTheme="minorHAnsi" w:cstheme="minorBidi"/>
            <w:b w:val="0"/>
            <w:noProof/>
            <w:lang w:eastAsia="fr-CH"/>
          </w:rPr>
          <w:tab/>
        </w:r>
        <w:r w:rsidR="000B3213" w:rsidRPr="004A1227">
          <w:rPr>
            <w:rStyle w:val="Lienhypertexte"/>
            <w:noProof/>
          </w:rPr>
          <w:t>Prototypage</w:t>
        </w:r>
        <w:r w:rsidR="000B3213">
          <w:rPr>
            <w:noProof/>
            <w:webHidden/>
          </w:rPr>
          <w:tab/>
        </w:r>
        <w:r w:rsidR="000B3213">
          <w:rPr>
            <w:noProof/>
            <w:webHidden/>
          </w:rPr>
          <w:fldChar w:fldCharType="begin"/>
        </w:r>
        <w:r w:rsidR="000B3213">
          <w:rPr>
            <w:noProof/>
            <w:webHidden/>
          </w:rPr>
          <w:instrText xml:space="preserve"> PAGEREF _Toc522882556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5140EA54" w14:textId="1684F2B5" w:rsidR="000B3213" w:rsidRDefault="008B1D93">
      <w:pPr>
        <w:pStyle w:val="TM1"/>
        <w:rPr>
          <w:rFonts w:asciiTheme="minorHAnsi" w:eastAsiaTheme="minorEastAsia" w:hAnsiTheme="minorHAnsi" w:cstheme="minorBidi"/>
          <w:b w:val="0"/>
          <w:noProof/>
          <w:sz w:val="22"/>
          <w:lang w:eastAsia="fr-CH"/>
        </w:rPr>
      </w:pPr>
      <w:hyperlink w:anchor="_Toc522882557" w:history="1">
        <w:r w:rsidR="000B3213" w:rsidRPr="004A1227">
          <w:rPr>
            <w:rStyle w:val="Lienhypertexte"/>
            <w:noProof/>
          </w:rPr>
          <w:t>6.</w:t>
        </w:r>
        <w:r w:rsidR="000B3213">
          <w:rPr>
            <w:rFonts w:asciiTheme="minorHAnsi" w:eastAsiaTheme="minorEastAsia" w:hAnsiTheme="minorHAnsi" w:cstheme="minorBidi"/>
            <w:b w:val="0"/>
            <w:noProof/>
            <w:sz w:val="22"/>
            <w:lang w:eastAsia="fr-CH"/>
          </w:rPr>
          <w:tab/>
        </w:r>
        <w:r w:rsidR="000B3213" w:rsidRPr="004A1227">
          <w:rPr>
            <w:rStyle w:val="Lienhypertexte"/>
            <w:noProof/>
          </w:rPr>
          <w:t>Développement de l’application</w:t>
        </w:r>
        <w:r w:rsidR="000B3213">
          <w:rPr>
            <w:noProof/>
            <w:webHidden/>
          </w:rPr>
          <w:tab/>
        </w:r>
        <w:r w:rsidR="000B3213">
          <w:rPr>
            <w:noProof/>
            <w:webHidden/>
          </w:rPr>
          <w:fldChar w:fldCharType="begin"/>
        </w:r>
        <w:r w:rsidR="000B3213">
          <w:rPr>
            <w:noProof/>
            <w:webHidden/>
          </w:rPr>
          <w:instrText xml:space="preserve"> PAGEREF _Toc522882557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426A8BD5" w14:textId="13A8EA95" w:rsidR="000B3213" w:rsidRDefault="008B1D93">
      <w:pPr>
        <w:pStyle w:val="TM2"/>
        <w:rPr>
          <w:rFonts w:asciiTheme="minorHAnsi" w:eastAsiaTheme="minorEastAsia" w:hAnsiTheme="minorHAnsi" w:cstheme="minorBidi"/>
          <w:b w:val="0"/>
          <w:noProof/>
          <w:lang w:eastAsia="fr-CH"/>
        </w:rPr>
      </w:pPr>
      <w:hyperlink w:anchor="_Toc522882558" w:history="1">
        <w:r w:rsidR="000B3213" w:rsidRPr="004A1227">
          <w:rPr>
            <w:rStyle w:val="Lienhypertexte"/>
            <w:noProof/>
          </w:rPr>
          <w:t>6.1</w:t>
        </w:r>
        <w:r w:rsidR="000B3213">
          <w:rPr>
            <w:rFonts w:asciiTheme="minorHAnsi" w:eastAsiaTheme="minorEastAsia" w:hAnsiTheme="minorHAnsi" w:cstheme="minorBidi"/>
            <w:b w:val="0"/>
            <w:noProof/>
            <w:lang w:eastAsia="fr-CH"/>
          </w:rPr>
          <w:tab/>
        </w:r>
        <w:r w:rsidR="000B3213" w:rsidRPr="004A1227">
          <w:rPr>
            <w:rStyle w:val="Lienhypertexte"/>
            <w:noProof/>
          </w:rPr>
          <w:t>Apprentissage du Framework</w:t>
        </w:r>
        <w:r w:rsidR="000B3213">
          <w:rPr>
            <w:noProof/>
            <w:webHidden/>
          </w:rPr>
          <w:tab/>
        </w:r>
        <w:r w:rsidR="000B3213">
          <w:rPr>
            <w:noProof/>
            <w:webHidden/>
          </w:rPr>
          <w:fldChar w:fldCharType="begin"/>
        </w:r>
        <w:r w:rsidR="000B3213">
          <w:rPr>
            <w:noProof/>
            <w:webHidden/>
          </w:rPr>
          <w:instrText xml:space="preserve"> PAGEREF _Toc522882558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0C8332C3" w14:textId="10381962" w:rsidR="000B3213" w:rsidRDefault="008B1D93">
      <w:pPr>
        <w:pStyle w:val="TM2"/>
        <w:rPr>
          <w:rFonts w:asciiTheme="minorHAnsi" w:eastAsiaTheme="minorEastAsia" w:hAnsiTheme="minorHAnsi" w:cstheme="minorBidi"/>
          <w:b w:val="0"/>
          <w:noProof/>
          <w:lang w:eastAsia="fr-CH"/>
        </w:rPr>
      </w:pPr>
      <w:hyperlink w:anchor="_Toc522882559" w:history="1">
        <w:r w:rsidR="000B3213" w:rsidRPr="004A1227">
          <w:rPr>
            <w:rStyle w:val="Lienhypertexte"/>
            <w:noProof/>
          </w:rPr>
          <w:t>6.2</w:t>
        </w:r>
        <w:r w:rsidR="000B3213">
          <w:rPr>
            <w:rFonts w:asciiTheme="minorHAnsi" w:eastAsiaTheme="minorEastAsia" w:hAnsiTheme="minorHAnsi" w:cstheme="minorBidi"/>
            <w:b w:val="0"/>
            <w:noProof/>
            <w:lang w:eastAsia="fr-CH"/>
          </w:rPr>
          <w:tab/>
        </w:r>
        <w:r w:rsidR="000B3213" w:rsidRPr="004A1227">
          <w:rPr>
            <w:rStyle w:val="Lienhypertexte"/>
            <w:noProof/>
          </w:rPr>
          <w:t>Environnement de développement</w:t>
        </w:r>
        <w:r w:rsidR="000B3213">
          <w:rPr>
            <w:noProof/>
            <w:webHidden/>
          </w:rPr>
          <w:tab/>
        </w:r>
        <w:r w:rsidR="000B3213">
          <w:rPr>
            <w:noProof/>
            <w:webHidden/>
          </w:rPr>
          <w:fldChar w:fldCharType="begin"/>
        </w:r>
        <w:r w:rsidR="000B3213">
          <w:rPr>
            <w:noProof/>
            <w:webHidden/>
          </w:rPr>
          <w:instrText xml:space="preserve"> PAGEREF _Toc522882559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203F2827" w14:textId="2AC50190" w:rsidR="000B3213" w:rsidRDefault="008B1D93">
      <w:pPr>
        <w:pStyle w:val="TM1"/>
        <w:rPr>
          <w:rFonts w:asciiTheme="minorHAnsi" w:eastAsiaTheme="minorEastAsia" w:hAnsiTheme="minorHAnsi" w:cstheme="minorBidi"/>
          <w:b w:val="0"/>
          <w:noProof/>
          <w:sz w:val="22"/>
          <w:lang w:eastAsia="fr-CH"/>
        </w:rPr>
      </w:pPr>
      <w:hyperlink w:anchor="_Toc522882560" w:history="1">
        <w:r w:rsidR="000B3213" w:rsidRPr="004A1227">
          <w:rPr>
            <w:rStyle w:val="Lienhypertexte"/>
            <w:noProof/>
          </w:rPr>
          <w:t>7.</w:t>
        </w:r>
        <w:r w:rsidR="000B3213">
          <w:rPr>
            <w:rFonts w:asciiTheme="minorHAnsi" w:eastAsiaTheme="minorEastAsia" w:hAnsiTheme="minorHAnsi" w:cstheme="minorBidi"/>
            <w:b w:val="0"/>
            <w:noProof/>
            <w:sz w:val="22"/>
            <w:lang w:eastAsia="fr-CH"/>
          </w:rPr>
          <w:tab/>
        </w:r>
        <w:r w:rsidR="000B3213" w:rsidRPr="004A1227">
          <w:rPr>
            <w:rStyle w:val="Lienhypertexte"/>
            <w:noProof/>
          </w:rPr>
          <w:t>Rapport de test</w:t>
        </w:r>
        <w:r w:rsidR="000B3213">
          <w:rPr>
            <w:noProof/>
            <w:webHidden/>
          </w:rPr>
          <w:tab/>
        </w:r>
        <w:r w:rsidR="000B3213">
          <w:rPr>
            <w:noProof/>
            <w:webHidden/>
          </w:rPr>
          <w:fldChar w:fldCharType="begin"/>
        </w:r>
        <w:r w:rsidR="000B3213">
          <w:rPr>
            <w:noProof/>
            <w:webHidden/>
          </w:rPr>
          <w:instrText xml:space="preserve"> PAGEREF _Toc522882560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31F41452" w14:textId="180D8050" w:rsidR="000B3213" w:rsidRDefault="008B1D93">
      <w:pPr>
        <w:pStyle w:val="TM1"/>
        <w:rPr>
          <w:rFonts w:asciiTheme="minorHAnsi" w:eastAsiaTheme="minorEastAsia" w:hAnsiTheme="minorHAnsi" w:cstheme="minorBidi"/>
          <w:b w:val="0"/>
          <w:noProof/>
          <w:sz w:val="22"/>
          <w:lang w:eastAsia="fr-CH"/>
        </w:rPr>
      </w:pPr>
      <w:hyperlink w:anchor="_Toc522882561" w:history="1">
        <w:r w:rsidR="000B3213" w:rsidRPr="004A1227">
          <w:rPr>
            <w:rStyle w:val="Lienhypertexte"/>
            <w:noProof/>
          </w:rPr>
          <w:t>8.</w:t>
        </w:r>
        <w:r w:rsidR="000B3213">
          <w:rPr>
            <w:rFonts w:asciiTheme="minorHAnsi" w:eastAsiaTheme="minorEastAsia" w:hAnsiTheme="minorHAnsi" w:cstheme="minorBidi"/>
            <w:b w:val="0"/>
            <w:noProof/>
            <w:sz w:val="22"/>
            <w:lang w:eastAsia="fr-CH"/>
          </w:rPr>
          <w:tab/>
        </w:r>
        <w:r w:rsidR="000B3213" w:rsidRPr="004A1227">
          <w:rPr>
            <w:rStyle w:val="Lienhypertexte"/>
            <w:noProof/>
          </w:rPr>
          <w:t>Conclusion</w:t>
        </w:r>
        <w:r w:rsidR="000B3213">
          <w:rPr>
            <w:noProof/>
            <w:webHidden/>
          </w:rPr>
          <w:tab/>
        </w:r>
        <w:r w:rsidR="000B3213">
          <w:rPr>
            <w:noProof/>
            <w:webHidden/>
          </w:rPr>
          <w:fldChar w:fldCharType="begin"/>
        </w:r>
        <w:r w:rsidR="000B3213">
          <w:rPr>
            <w:noProof/>
            <w:webHidden/>
          </w:rPr>
          <w:instrText xml:space="preserve"> PAGEREF _Toc522882561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7BBC5172" w14:textId="5EA1112B" w:rsidR="000B3213" w:rsidRDefault="008B1D93">
      <w:pPr>
        <w:pStyle w:val="TM1"/>
        <w:rPr>
          <w:rFonts w:asciiTheme="minorHAnsi" w:eastAsiaTheme="minorEastAsia" w:hAnsiTheme="minorHAnsi" w:cstheme="minorBidi"/>
          <w:b w:val="0"/>
          <w:noProof/>
          <w:sz w:val="22"/>
          <w:lang w:eastAsia="fr-CH"/>
        </w:rPr>
      </w:pPr>
      <w:hyperlink w:anchor="_Toc522882562" w:history="1">
        <w:r w:rsidR="000B3213" w:rsidRPr="004A1227">
          <w:rPr>
            <w:rStyle w:val="Lienhypertexte"/>
            <w:noProof/>
          </w:rPr>
          <w:t>Bibliographie</w:t>
        </w:r>
        <w:r w:rsidR="000B3213">
          <w:rPr>
            <w:noProof/>
            <w:webHidden/>
          </w:rPr>
          <w:tab/>
        </w:r>
        <w:r w:rsidR="000B3213">
          <w:rPr>
            <w:noProof/>
            <w:webHidden/>
          </w:rPr>
          <w:fldChar w:fldCharType="begin"/>
        </w:r>
        <w:r w:rsidR="000B3213">
          <w:rPr>
            <w:noProof/>
            <w:webHidden/>
          </w:rPr>
          <w:instrText xml:space="preserve"> PAGEREF _Toc522882562 \h </w:instrText>
        </w:r>
        <w:r w:rsidR="000B3213">
          <w:rPr>
            <w:noProof/>
            <w:webHidden/>
          </w:rPr>
        </w:r>
        <w:r w:rsidR="000B3213">
          <w:rPr>
            <w:noProof/>
            <w:webHidden/>
          </w:rPr>
          <w:fldChar w:fldCharType="separate"/>
        </w:r>
        <w:r w:rsidR="000B3213">
          <w:rPr>
            <w:noProof/>
            <w:webHidden/>
          </w:rPr>
          <w:t>42</w:t>
        </w:r>
        <w:r w:rsidR="000B3213">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882522"/>
      <w:r>
        <w:lastRenderedPageBreak/>
        <w:t>Liste des tableaux</w:t>
      </w:r>
      <w:bookmarkEnd w:id="6"/>
    </w:p>
    <w:p w14:paraId="5D79510A" w14:textId="422F77CB" w:rsidR="000B3213"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882563" w:history="1">
        <w:r w:rsidR="000B3213" w:rsidRPr="007A2CD7">
          <w:rPr>
            <w:rStyle w:val="Lienhypertexte"/>
            <w:noProof/>
          </w:rPr>
          <w:t>Tableau 1 – Résumé simple des Frameworks</w:t>
        </w:r>
        <w:r w:rsidR="000B3213">
          <w:rPr>
            <w:noProof/>
            <w:webHidden/>
          </w:rPr>
          <w:tab/>
        </w:r>
        <w:r w:rsidR="000B3213">
          <w:rPr>
            <w:noProof/>
            <w:webHidden/>
          </w:rPr>
          <w:fldChar w:fldCharType="begin"/>
        </w:r>
        <w:r w:rsidR="000B3213">
          <w:rPr>
            <w:noProof/>
            <w:webHidden/>
          </w:rPr>
          <w:instrText xml:space="preserve"> PAGEREF _Toc522882563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1226DD8E" w14:textId="51BA54E6"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64" w:history="1">
        <w:r w:rsidR="000B3213" w:rsidRPr="007A2CD7">
          <w:rPr>
            <w:rStyle w:val="Lienhypertexte"/>
            <w:noProof/>
          </w:rPr>
          <w:t>Tableau 2 - Résumé des performances des Frameworks</w:t>
        </w:r>
        <w:r w:rsidR="000B3213">
          <w:rPr>
            <w:noProof/>
            <w:webHidden/>
          </w:rPr>
          <w:tab/>
        </w:r>
        <w:r w:rsidR="000B3213">
          <w:rPr>
            <w:noProof/>
            <w:webHidden/>
          </w:rPr>
          <w:fldChar w:fldCharType="begin"/>
        </w:r>
        <w:r w:rsidR="000B3213">
          <w:rPr>
            <w:noProof/>
            <w:webHidden/>
          </w:rPr>
          <w:instrText xml:space="preserve"> PAGEREF _Toc522882564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780E39CB" w14:textId="64F9522E"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65" w:history="1">
        <w:r w:rsidR="000B3213" w:rsidRPr="007A2CD7">
          <w:rPr>
            <w:rStyle w:val="Lienhypertexte"/>
            <w:noProof/>
          </w:rPr>
          <w:t>Tableau 3 - Résumé des aspects de développement des Frameworks</w:t>
        </w:r>
        <w:r w:rsidR="000B3213">
          <w:rPr>
            <w:noProof/>
            <w:webHidden/>
          </w:rPr>
          <w:tab/>
        </w:r>
        <w:r w:rsidR="000B3213">
          <w:rPr>
            <w:noProof/>
            <w:webHidden/>
          </w:rPr>
          <w:fldChar w:fldCharType="begin"/>
        </w:r>
        <w:r w:rsidR="000B3213">
          <w:rPr>
            <w:noProof/>
            <w:webHidden/>
          </w:rPr>
          <w:instrText xml:space="preserve"> PAGEREF _Toc522882565 \h </w:instrText>
        </w:r>
        <w:r w:rsidR="000B3213">
          <w:rPr>
            <w:noProof/>
            <w:webHidden/>
          </w:rPr>
        </w:r>
        <w:r w:rsidR="000B3213">
          <w:rPr>
            <w:noProof/>
            <w:webHidden/>
          </w:rPr>
          <w:fldChar w:fldCharType="separate"/>
        </w:r>
        <w:r w:rsidR="000B3213">
          <w:rPr>
            <w:noProof/>
            <w:webHidden/>
          </w:rPr>
          <w:t>19</w:t>
        </w:r>
        <w:r w:rsidR="000B3213">
          <w:rPr>
            <w:noProof/>
            <w:webHidden/>
          </w:rPr>
          <w:fldChar w:fldCharType="end"/>
        </w:r>
      </w:hyperlink>
    </w:p>
    <w:p w14:paraId="54CC1D33" w14:textId="17D48A49"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66" w:history="1">
        <w:r w:rsidR="000B3213" w:rsidRPr="007A2CD7">
          <w:rPr>
            <w:rStyle w:val="Lienhypertexte"/>
            <w:noProof/>
          </w:rPr>
          <w:t>Tableau 4 - Résumé des aspects techniques des Frameworks</w:t>
        </w:r>
        <w:r w:rsidR="000B3213">
          <w:rPr>
            <w:noProof/>
            <w:webHidden/>
          </w:rPr>
          <w:tab/>
        </w:r>
        <w:r w:rsidR="000B3213">
          <w:rPr>
            <w:noProof/>
            <w:webHidden/>
          </w:rPr>
          <w:fldChar w:fldCharType="begin"/>
        </w:r>
        <w:r w:rsidR="000B3213">
          <w:rPr>
            <w:noProof/>
            <w:webHidden/>
          </w:rPr>
          <w:instrText xml:space="preserve"> PAGEREF _Toc522882566 \h </w:instrText>
        </w:r>
        <w:r w:rsidR="000B3213">
          <w:rPr>
            <w:noProof/>
            <w:webHidden/>
          </w:rPr>
        </w:r>
        <w:r w:rsidR="000B3213">
          <w:rPr>
            <w:noProof/>
            <w:webHidden/>
          </w:rPr>
          <w:fldChar w:fldCharType="separate"/>
        </w:r>
        <w:r w:rsidR="000B3213">
          <w:rPr>
            <w:noProof/>
            <w:webHidden/>
          </w:rPr>
          <w:t>20</w:t>
        </w:r>
        <w:r w:rsidR="000B3213">
          <w:rPr>
            <w:noProof/>
            <w:webHidden/>
          </w:rPr>
          <w:fldChar w:fldCharType="end"/>
        </w:r>
      </w:hyperlink>
    </w:p>
    <w:p w14:paraId="3589227E" w14:textId="2B097833"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67" w:history="1">
        <w:r w:rsidR="000B3213" w:rsidRPr="007A2CD7">
          <w:rPr>
            <w:rStyle w:val="Lienhypertexte"/>
            <w:noProof/>
          </w:rPr>
          <w:t>Tableau 5 - Résumé des Frameworks</w:t>
        </w:r>
        <w:r w:rsidR="000B3213">
          <w:rPr>
            <w:noProof/>
            <w:webHidden/>
          </w:rPr>
          <w:tab/>
        </w:r>
        <w:r w:rsidR="000B3213">
          <w:rPr>
            <w:noProof/>
            <w:webHidden/>
          </w:rPr>
          <w:fldChar w:fldCharType="begin"/>
        </w:r>
        <w:r w:rsidR="000B3213">
          <w:rPr>
            <w:noProof/>
            <w:webHidden/>
          </w:rPr>
          <w:instrText xml:space="preserve"> PAGEREF _Toc522882567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68FD0401" w14:textId="15542CDF"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68" w:history="1">
        <w:r w:rsidR="000B3213" w:rsidRPr="007A2CD7">
          <w:rPr>
            <w:rStyle w:val="Lienhypertexte"/>
            <w:noProof/>
          </w:rPr>
          <w:t>Tableau 6 - Matrice de préférence des critères de choix du Framework</w:t>
        </w:r>
        <w:r w:rsidR="000B3213">
          <w:rPr>
            <w:noProof/>
            <w:webHidden/>
          </w:rPr>
          <w:tab/>
        </w:r>
        <w:r w:rsidR="000B3213">
          <w:rPr>
            <w:noProof/>
            <w:webHidden/>
          </w:rPr>
          <w:fldChar w:fldCharType="begin"/>
        </w:r>
        <w:r w:rsidR="000B3213">
          <w:rPr>
            <w:noProof/>
            <w:webHidden/>
          </w:rPr>
          <w:instrText xml:space="preserve"> PAGEREF _Toc52288256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4D8F7819" w14:textId="1F8DD48B"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69" w:history="1">
        <w:r w:rsidR="000B3213" w:rsidRPr="007A2CD7">
          <w:rPr>
            <w:rStyle w:val="Lienhypertexte"/>
            <w:noProof/>
          </w:rPr>
          <w:t>Tableau 7 - Pondération des critères de choix du Framework</w:t>
        </w:r>
        <w:r w:rsidR="000B3213">
          <w:rPr>
            <w:noProof/>
            <w:webHidden/>
          </w:rPr>
          <w:tab/>
        </w:r>
        <w:r w:rsidR="000B3213">
          <w:rPr>
            <w:noProof/>
            <w:webHidden/>
          </w:rPr>
          <w:fldChar w:fldCharType="begin"/>
        </w:r>
        <w:r w:rsidR="000B3213">
          <w:rPr>
            <w:noProof/>
            <w:webHidden/>
          </w:rPr>
          <w:instrText xml:space="preserve"> PAGEREF _Toc522882569 \h </w:instrText>
        </w:r>
        <w:r w:rsidR="000B3213">
          <w:rPr>
            <w:noProof/>
            <w:webHidden/>
          </w:rPr>
        </w:r>
        <w:r w:rsidR="000B3213">
          <w:rPr>
            <w:noProof/>
            <w:webHidden/>
          </w:rPr>
          <w:fldChar w:fldCharType="separate"/>
        </w:r>
        <w:r w:rsidR="000B3213">
          <w:rPr>
            <w:noProof/>
            <w:webHidden/>
          </w:rPr>
          <w:t>25</w:t>
        </w:r>
        <w:r w:rsidR="000B3213">
          <w:rPr>
            <w:noProof/>
            <w:webHidden/>
          </w:rPr>
          <w:fldChar w:fldCharType="end"/>
        </w:r>
      </w:hyperlink>
    </w:p>
    <w:p w14:paraId="13FF39D7" w14:textId="336EF5D4"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0" w:history="1">
        <w:r w:rsidR="000B3213" w:rsidRPr="007A2CD7">
          <w:rPr>
            <w:rStyle w:val="Lienhypertexte"/>
            <w:noProof/>
          </w:rPr>
          <w:t>Tableau 8 - Analyse multicritère du choix du Framework</w:t>
        </w:r>
        <w:r w:rsidR="000B3213">
          <w:rPr>
            <w:noProof/>
            <w:webHidden/>
          </w:rPr>
          <w:tab/>
        </w:r>
        <w:r w:rsidR="000B3213">
          <w:rPr>
            <w:noProof/>
            <w:webHidden/>
          </w:rPr>
          <w:fldChar w:fldCharType="begin"/>
        </w:r>
        <w:r w:rsidR="000B3213">
          <w:rPr>
            <w:noProof/>
            <w:webHidden/>
          </w:rPr>
          <w:instrText xml:space="preserve"> PAGEREF _Toc522882570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415AB004" w14:textId="340CF88C"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1" w:history="1">
        <w:r w:rsidR="000B3213" w:rsidRPr="007A2CD7">
          <w:rPr>
            <w:rStyle w:val="Lienhypertexte"/>
            <w:noProof/>
          </w:rPr>
          <w:t>Tableau 9 - Use-case "Créer un compte"</w:t>
        </w:r>
        <w:r w:rsidR="000B3213">
          <w:rPr>
            <w:noProof/>
            <w:webHidden/>
          </w:rPr>
          <w:tab/>
        </w:r>
        <w:r w:rsidR="000B3213">
          <w:rPr>
            <w:noProof/>
            <w:webHidden/>
          </w:rPr>
          <w:fldChar w:fldCharType="begin"/>
        </w:r>
        <w:r w:rsidR="000B3213">
          <w:rPr>
            <w:noProof/>
            <w:webHidden/>
          </w:rPr>
          <w:instrText xml:space="preserve"> PAGEREF _Toc522882571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4F1F6B29" w14:textId="7D56285F"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2" w:history="1">
        <w:r w:rsidR="000B3213" w:rsidRPr="007A2CD7">
          <w:rPr>
            <w:rStyle w:val="Lienhypertexte"/>
            <w:noProof/>
          </w:rPr>
          <w:t>Tableau 10 - Use-case "Se connecter"</w:t>
        </w:r>
        <w:r w:rsidR="000B3213">
          <w:rPr>
            <w:noProof/>
            <w:webHidden/>
          </w:rPr>
          <w:tab/>
        </w:r>
        <w:r w:rsidR="000B3213">
          <w:rPr>
            <w:noProof/>
            <w:webHidden/>
          </w:rPr>
          <w:fldChar w:fldCharType="begin"/>
        </w:r>
        <w:r w:rsidR="000B3213">
          <w:rPr>
            <w:noProof/>
            <w:webHidden/>
          </w:rPr>
          <w:instrText xml:space="preserve"> PAGEREF _Toc522882572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035ED858" w14:textId="64B9476D"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3" w:history="1">
        <w:r w:rsidR="000B3213" w:rsidRPr="007A2CD7">
          <w:rPr>
            <w:rStyle w:val="Lienhypertexte"/>
            <w:noProof/>
          </w:rPr>
          <w:t>Tableau 11 - Use-case  "Créer une place de parking"</w:t>
        </w:r>
        <w:r w:rsidR="000B3213">
          <w:rPr>
            <w:noProof/>
            <w:webHidden/>
          </w:rPr>
          <w:tab/>
        </w:r>
        <w:r w:rsidR="000B3213">
          <w:rPr>
            <w:noProof/>
            <w:webHidden/>
          </w:rPr>
          <w:fldChar w:fldCharType="begin"/>
        </w:r>
        <w:r w:rsidR="000B3213">
          <w:rPr>
            <w:noProof/>
            <w:webHidden/>
          </w:rPr>
          <w:instrText xml:space="preserve"> PAGEREF _Toc522882573 \h </w:instrText>
        </w:r>
        <w:r w:rsidR="000B3213">
          <w:rPr>
            <w:noProof/>
            <w:webHidden/>
          </w:rPr>
        </w:r>
        <w:r w:rsidR="000B3213">
          <w:rPr>
            <w:noProof/>
            <w:webHidden/>
          </w:rPr>
          <w:fldChar w:fldCharType="separate"/>
        </w:r>
        <w:r w:rsidR="000B3213">
          <w:rPr>
            <w:noProof/>
            <w:webHidden/>
          </w:rPr>
          <w:t>29</w:t>
        </w:r>
        <w:r w:rsidR="000B3213">
          <w:rPr>
            <w:noProof/>
            <w:webHidden/>
          </w:rPr>
          <w:fldChar w:fldCharType="end"/>
        </w:r>
      </w:hyperlink>
    </w:p>
    <w:p w14:paraId="689E5047" w14:textId="7816C1AB"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4" w:history="1">
        <w:r w:rsidR="000B3213" w:rsidRPr="007A2CD7">
          <w:rPr>
            <w:rStyle w:val="Lienhypertexte"/>
            <w:noProof/>
          </w:rPr>
          <w:t>Tableau 12 - Use-case "Ajouter un horaire à une place de parking"</w:t>
        </w:r>
        <w:r w:rsidR="000B3213">
          <w:rPr>
            <w:noProof/>
            <w:webHidden/>
          </w:rPr>
          <w:tab/>
        </w:r>
        <w:r w:rsidR="000B3213">
          <w:rPr>
            <w:noProof/>
            <w:webHidden/>
          </w:rPr>
          <w:fldChar w:fldCharType="begin"/>
        </w:r>
        <w:r w:rsidR="000B3213">
          <w:rPr>
            <w:noProof/>
            <w:webHidden/>
          </w:rPr>
          <w:instrText xml:space="preserve"> PAGEREF _Toc522882574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1C7AA95C" w14:textId="68253A6F"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5" w:history="1">
        <w:r w:rsidR="000B3213" w:rsidRPr="007A2CD7">
          <w:rPr>
            <w:rStyle w:val="Lienhypertexte"/>
            <w:noProof/>
          </w:rPr>
          <w:t>Tableau 13 - Use-case "Supprimer un horaire d'une place de parking"</w:t>
        </w:r>
        <w:r w:rsidR="000B3213">
          <w:rPr>
            <w:noProof/>
            <w:webHidden/>
          </w:rPr>
          <w:tab/>
        </w:r>
        <w:r w:rsidR="000B3213">
          <w:rPr>
            <w:noProof/>
            <w:webHidden/>
          </w:rPr>
          <w:fldChar w:fldCharType="begin"/>
        </w:r>
        <w:r w:rsidR="000B3213">
          <w:rPr>
            <w:noProof/>
            <w:webHidden/>
          </w:rPr>
          <w:instrText xml:space="preserve"> PAGEREF _Toc522882575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28BFE1AD" w14:textId="316972FF"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6" w:history="1">
        <w:r w:rsidR="000B3213" w:rsidRPr="007A2CD7">
          <w:rPr>
            <w:rStyle w:val="Lienhypertexte"/>
            <w:noProof/>
          </w:rPr>
          <w:t>Tableau 14 - Use-case "Rechercher les places disponibles dans un cercle de recherche"</w:t>
        </w:r>
        <w:r w:rsidR="000B3213">
          <w:rPr>
            <w:noProof/>
            <w:webHidden/>
          </w:rPr>
          <w:tab/>
        </w:r>
        <w:r w:rsidR="000B3213">
          <w:rPr>
            <w:noProof/>
            <w:webHidden/>
          </w:rPr>
          <w:fldChar w:fldCharType="begin"/>
        </w:r>
        <w:r w:rsidR="000B3213">
          <w:rPr>
            <w:noProof/>
            <w:webHidden/>
          </w:rPr>
          <w:instrText xml:space="preserve"> PAGEREF _Toc522882576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6441669D" w14:textId="02025DD2"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7" w:history="1">
        <w:r w:rsidR="000B3213" w:rsidRPr="007A2CD7">
          <w:rPr>
            <w:rStyle w:val="Lienhypertexte"/>
            <w:noProof/>
          </w:rPr>
          <w:t>Tableau 15 - Use-case "Louer une place de parking"</w:t>
        </w:r>
        <w:r w:rsidR="000B3213">
          <w:rPr>
            <w:noProof/>
            <w:webHidden/>
          </w:rPr>
          <w:tab/>
        </w:r>
        <w:r w:rsidR="000B3213">
          <w:rPr>
            <w:noProof/>
            <w:webHidden/>
          </w:rPr>
          <w:fldChar w:fldCharType="begin"/>
        </w:r>
        <w:r w:rsidR="000B3213">
          <w:rPr>
            <w:noProof/>
            <w:webHidden/>
          </w:rPr>
          <w:instrText xml:space="preserve"> PAGEREF _Toc522882577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3C0A7ACA" w14:textId="4F9C17E3"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8" w:history="1">
        <w:r w:rsidR="000B3213" w:rsidRPr="007A2CD7">
          <w:rPr>
            <w:rStyle w:val="Lienhypertexte"/>
            <w:noProof/>
          </w:rPr>
          <w:t>Tableau 16 - Use-case "Supprimer une location"</w:t>
        </w:r>
        <w:r w:rsidR="000B3213">
          <w:rPr>
            <w:noProof/>
            <w:webHidden/>
          </w:rPr>
          <w:tab/>
        </w:r>
        <w:r w:rsidR="000B3213">
          <w:rPr>
            <w:noProof/>
            <w:webHidden/>
          </w:rPr>
          <w:fldChar w:fldCharType="begin"/>
        </w:r>
        <w:r w:rsidR="000B3213">
          <w:rPr>
            <w:noProof/>
            <w:webHidden/>
          </w:rPr>
          <w:instrText xml:space="preserve"> PAGEREF _Toc522882578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7915647B" w14:textId="729E954C"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79" w:history="1">
        <w:r w:rsidR="000B3213" w:rsidRPr="007A2CD7">
          <w:rPr>
            <w:rStyle w:val="Lienhypertexte"/>
            <w:noProof/>
          </w:rPr>
          <w:t>Tableau 17- Use-case "Supprimer une place de parking"</w:t>
        </w:r>
        <w:r w:rsidR="000B3213">
          <w:rPr>
            <w:noProof/>
            <w:webHidden/>
          </w:rPr>
          <w:tab/>
        </w:r>
        <w:r w:rsidR="000B3213">
          <w:rPr>
            <w:noProof/>
            <w:webHidden/>
          </w:rPr>
          <w:fldChar w:fldCharType="begin"/>
        </w:r>
        <w:r w:rsidR="000B3213">
          <w:rPr>
            <w:noProof/>
            <w:webHidden/>
          </w:rPr>
          <w:instrText xml:space="preserve"> PAGEREF _Toc522882579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44BCBF5D" w14:textId="48CEB4CF"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0" w:history="1">
        <w:r w:rsidR="000B3213" w:rsidRPr="007A2CD7">
          <w:rPr>
            <w:rStyle w:val="Lienhypertexte"/>
            <w:noProof/>
          </w:rPr>
          <w:t>Tableau 18 - Use-case "Modifier une place de parking"</w:t>
        </w:r>
        <w:r w:rsidR="000B3213">
          <w:rPr>
            <w:noProof/>
            <w:webHidden/>
          </w:rPr>
          <w:tab/>
        </w:r>
        <w:r w:rsidR="000B3213">
          <w:rPr>
            <w:noProof/>
            <w:webHidden/>
          </w:rPr>
          <w:fldChar w:fldCharType="begin"/>
        </w:r>
        <w:r w:rsidR="000B3213">
          <w:rPr>
            <w:noProof/>
            <w:webHidden/>
          </w:rPr>
          <w:instrText xml:space="preserve"> PAGEREF _Toc522882580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18063638" w14:textId="10183103"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1" w:history="1">
        <w:r w:rsidR="000B3213" w:rsidRPr="007A2CD7">
          <w:rPr>
            <w:rStyle w:val="Lienhypertexte"/>
            <w:noProof/>
          </w:rPr>
          <w:t>Tableau 19 - Use-case "Modifier les informations de son compte »</w:t>
        </w:r>
        <w:r w:rsidR="000B3213">
          <w:rPr>
            <w:noProof/>
            <w:webHidden/>
          </w:rPr>
          <w:tab/>
        </w:r>
        <w:r w:rsidR="000B3213">
          <w:rPr>
            <w:noProof/>
            <w:webHidden/>
          </w:rPr>
          <w:fldChar w:fldCharType="begin"/>
        </w:r>
        <w:r w:rsidR="000B3213">
          <w:rPr>
            <w:noProof/>
            <w:webHidden/>
          </w:rPr>
          <w:instrText xml:space="preserve"> PAGEREF _Toc522882581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415AB73E" w14:textId="5C8011EB"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2" w:history="1">
        <w:r w:rsidR="000B3213" w:rsidRPr="007A2CD7">
          <w:rPr>
            <w:rStyle w:val="Lienhypertexte"/>
            <w:noProof/>
          </w:rPr>
          <w:t>Tableau 20 - Liste des routes de l'API</w:t>
        </w:r>
        <w:r w:rsidR="000B3213">
          <w:rPr>
            <w:noProof/>
            <w:webHidden/>
          </w:rPr>
          <w:tab/>
        </w:r>
        <w:r w:rsidR="000B3213">
          <w:rPr>
            <w:noProof/>
            <w:webHidden/>
          </w:rPr>
          <w:fldChar w:fldCharType="begin"/>
        </w:r>
        <w:r w:rsidR="000B3213">
          <w:rPr>
            <w:noProof/>
            <w:webHidden/>
          </w:rPr>
          <w:instrText xml:space="preserve"> PAGEREF _Toc522882582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5B9005E1" w14:textId="48D99015"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882523"/>
      <w:r>
        <w:t>Liste des figures</w:t>
      </w:r>
      <w:bookmarkEnd w:id="7"/>
    </w:p>
    <w:p w14:paraId="475E4B09" w14:textId="1E0B3DBB" w:rsidR="000B3213"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882583" w:history="1">
        <w:r w:rsidR="000B3213" w:rsidRPr="006B3E42">
          <w:rPr>
            <w:rStyle w:val="Lienhypertexte"/>
            <w:noProof/>
          </w:rPr>
          <w:t>Figure 1 - Frameworks, Librairies et Outils les plus populaires en 2018</w:t>
        </w:r>
        <w:r w:rsidR="000B3213">
          <w:rPr>
            <w:noProof/>
            <w:webHidden/>
          </w:rPr>
          <w:tab/>
        </w:r>
        <w:r w:rsidR="000B3213">
          <w:rPr>
            <w:noProof/>
            <w:webHidden/>
          </w:rPr>
          <w:fldChar w:fldCharType="begin"/>
        </w:r>
        <w:r w:rsidR="000B3213">
          <w:rPr>
            <w:noProof/>
            <w:webHidden/>
          </w:rPr>
          <w:instrText xml:space="preserve"> PAGEREF _Toc522882583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07716F1D" w14:textId="0C49D061"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4" w:history="1">
        <w:r w:rsidR="000B3213" w:rsidRPr="006B3E42">
          <w:rPr>
            <w:rStyle w:val="Lienhypertexte"/>
            <w:noProof/>
          </w:rPr>
          <w:t>Figure 2 - Frameworks, Librairies et Outils les plus aimés en 2018</w:t>
        </w:r>
        <w:r w:rsidR="000B3213">
          <w:rPr>
            <w:noProof/>
            <w:webHidden/>
          </w:rPr>
          <w:tab/>
        </w:r>
        <w:r w:rsidR="000B3213">
          <w:rPr>
            <w:noProof/>
            <w:webHidden/>
          </w:rPr>
          <w:fldChar w:fldCharType="begin"/>
        </w:r>
        <w:r w:rsidR="000B3213">
          <w:rPr>
            <w:noProof/>
            <w:webHidden/>
          </w:rPr>
          <w:instrText xml:space="preserve"> PAGEREF _Toc522882584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25C07305" w14:textId="45927A4C"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5" w:history="1">
        <w:r w:rsidR="000B3213" w:rsidRPr="006B3E42">
          <w:rPr>
            <w:rStyle w:val="Lienhypertexte"/>
            <w:noProof/>
          </w:rPr>
          <w:t>Figure 3 - Architecture d'Apache Cordova</w:t>
        </w:r>
        <w:r w:rsidR="000B3213">
          <w:rPr>
            <w:noProof/>
            <w:webHidden/>
          </w:rPr>
          <w:tab/>
        </w:r>
        <w:r w:rsidR="000B3213">
          <w:rPr>
            <w:noProof/>
            <w:webHidden/>
          </w:rPr>
          <w:fldChar w:fldCharType="begin"/>
        </w:r>
        <w:r w:rsidR="000B3213">
          <w:rPr>
            <w:noProof/>
            <w:webHidden/>
          </w:rPr>
          <w:instrText xml:space="preserve"> PAGEREF _Toc522882585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6309453B" w14:textId="4EEE71E4"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6" w:history="1">
        <w:r w:rsidR="000B3213" w:rsidRPr="006B3E42">
          <w:rPr>
            <w:rStyle w:val="Lienhypertexte"/>
            <w:noProof/>
          </w:rPr>
          <w:t>Figure 4 - Architecture d'Angular</w:t>
        </w:r>
        <w:r w:rsidR="000B3213">
          <w:rPr>
            <w:noProof/>
            <w:webHidden/>
          </w:rPr>
          <w:tab/>
        </w:r>
        <w:r w:rsidR="000B3213">
          <w:rPr>
            <w:noProof/>
            <w:webHidden/>
          </w:rPr>
          <w:fldChar w:fldCharType="begin"/>
        </w:r>
        <w:r w:rsidR="000B3213">
          <w:rPr>
            <w:noProof/>
            <w:webHidden/>
          </w:rPr>
          <w:instrText xml:space="preserve"> PAGEREF _Toc522882586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75B1CE09" w14:textId="23B01A22"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7" w:history="1">
        <w:r w:rsidR="000B3213" w:rsidRPr="006B3E42">
          <w:rPr>
            <w:rStyle w:val="Lienhypertexte"/>
            <w:noProof/>
          </w:rPr>
          <w:t>Figure 5 - Structure de fichiers d’un projet Ionic</w:t>
        </w:r>
        <w:r w:rsidR="000B3213">
          <w:rPr>
            <w:noProof/>
            <w:webHidden/>
          </w:rPr>
          <w:tab/>
        </w:r>
        <w:r w:rsidR="000B3213">
          <w:rPr>
            <w:noProof/>
            <w:webHidden/>
          </w:rPr>
          <w:fldChar w:fldCharType="begin"/>
        </w:r>
        <w:r w:rsidR="000B3213">
          <w:rPr>
            <w:noProof/>
            <w:webHidden/>
          </w:rPr>
          <w:instrText xml:space="preserve"> PAGEREF _Toc522882587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413A14CC" w14:textId="1C4EB84A"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88" w:history="1">
        <w:r w:rsidR="000B3213" w:rsidRPr="006B3E42">
          <w:rPr>
            <w:rStyle w:val="Lienhypertexte"/>
            <w:noProof/>
          </w:rPr>
          <w:t>Figure 6 - Structure de fichiers d'un projet Angular</w:t>
        </w:r>
        <w:r w:rsidR="000B3213">
          <w:rPr>
            <w:noProof/>
            <w:webHidden/>
          </w:rPr>
          <w:tab/>
        </w:r>
        <w:r w:rsidR="000B3213">
          <w:rPr>
            <w:noProof/>
            <w:webHidden/>
          </w:rPr>
          <w:fldChar w:fldCharType="begin"/>
        </w:r>
        <w:r w:rsidR="000B3213">
          <w:rPr>
            <w:noProof/>
            <w:webHidden/>
          </w:rPr>
          <w:instrText xml:space="preserve"> PAGEREF _Toc522882588 \h </w:instrText>
        </w:r>
        <w:r w:rsidR="000B3213">
          <w:rPr>
            <w:noProof/>
            <w:webHidden/>
          </w:rPr>
        </w:r>
        <w:r w:rsidR="000B3213">
          <w:rPr>
            <w:noProof/>
            <w:webHidden/>
          </w:rPr>
          <w:fldChar w:fldCharType="separate"/>
        </w:r>
        <w:r w:rsidR="000B3213">
          <w:rPr>
            <w:noProof/>
            <w:webHidden/>
          </w:rPr>
          <w:t>8</w:t>
        </w:r>
        <w:r w:rsidR="000B3213">
          <w:rPr>
            <w:noProof/>
            <w:webHidden/>
          </w:rPr>
          <w:fldChar w:fldCharType="end"/>
        </w:r>
      </w:hyperlink>
    </w:p>
    <w:p w14:paraId="6C3CB4BE" w14:textId="44C77B18" w:rsidR="000B3213" w:rsidRDefault="008B1D93">
      <w:pPr>
        <w:pStyle w:val="Tabledesillustrations"/>
        <w:tabs>
          <w:tab w:val="right" w:leader="dot" w:pos="8493"/>
        </w:tabs>
        <w:rPr>
          <w:rFonts w:asciiTheme="minorHAnsi" w:eastAsiaTheme="minorEastAsia" w:hAnsiTheme="minorHAnsi" w:cstheme="minorBidi"/>
          <w:noProof/>
          <w:lang w:eastAsia="fr-CH"/>
        </w:rPr>
      </w:pPr>
      <w:hyperlink r:id="rId10" w:anchor="_Toc522882589" w:history="1">
        <w:r w:rsidR="000B3213" w:rsidRPr="006B3E42">
          <w:rPr>
            <w:rStyle w:val="Lienhypertexte"/>
            <w:noProof/>
          </w:rPr>
          <w:t>Figure 7 - Structure simplifié d'une application Xamarin</w:t>
        </w:r>
        <w:r w:rsidR="000B3213">
          <w:rPr>
            <w:noProof/>
            <w:webHidden/>
          </w:rPr>
          <w:tab/>
        </w:r>
        <w:r w:rsidR="000B3213">
          <w:rPr>
            <w:noProof/>
            <w:webHidden/>
          </w:rPr>
          <w:fldChar w:fldCharType="begin"/>
        </w:r>
        <w:r w:rsidR="000B3213">
          <w:rPr>
            <w:noProof/>
            <w:webHidden/>
          </w:rPr>
          <w:instrText xml:space="preserve"> PAGEREF _Toc522882589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EC6AB" w14:textId="4D42397C"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90" w:history="1">
        <w:r w:rsidR="000B3213" w:rsidRPr="006B3E42">
          <w:rPr>
            <w:rStyle w:val="Lienhypertexte"/>
            <w:noProof/>
          </w:rPr>
          <w:t>Figure 8 - Architecture de Xamarin</w:t>
        </w:r>
        <w:r w:rsidR="000B3213">
          <w:rPr>
            <w:noProof/>
            <w:webHidden/>
          </w:rPr>
          <w:tab/>
        </w:r>
        <w:r w:rsidR="000B3213">
          <w:rPr>
            <w:noProof/>
            <w:webHidden/>
          </w:rPr>
          <w:fldChar w:fldCharType="begin"/>
        </w:r>
        <w:r w:rsidR="000B3213">
          <w:rPr>
            <w:noProof/>
            <w:webHidden/>
          </w:rPr>
          <w:instrText xml:space="preserve"> PAGEREF _Toc522882590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364892D2" w14:textId="1DD6B287"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91" w:history="1">
        <w:r w:rsidR="000B3213" w:rsidRPr="006B3E42">
          <w:rPr>
            <w:rStyle w:val="Lienhypertexte"/>
            <w:noProof/>
          </w:rPr>
          <w:t>Figure 9 - Taille d'une application "Hello World" avec Xamarin</w:t>
        </w:r>
        <w:r w:rsidR="000B3213">
          <w:rPr>
            <w:noProof/>
            <w:webHidden/>
          </w:rPr>
          <w:tab/>
        </w:r>
        <w:r w:rsidR="000B3213">
          <w:rPr>
            <w:noProof/>
            <w:webHidden/>
          </w:rPr>
          <w:fldChar w:fldCharType="begin"/>
        </w:r>
        <w:r w:rsidR="000B3213">
          <w:rPr>
            <w:noProof/>
            <w:webHidden/>
          </w:rPr>
          <w:instrText xml:space="preserve"> PAGEREF _Toc522882591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9355024" w14:textId="3652C68C"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92" w:history="1">
        <w:r w:rsidR="000B3213" w:rsidRPr="006B3E42">
          <w:rPr>
            <w:rStyle w:val="Lienhypertexte"/>
            <w:noProof/>
          </w:rPr>
          <w:t>Figure 10 - Architecture de React Native</w:t>
        </w:r>
        <w:r w:rsidR="000B3213">
          <w:rPr>
            <w:noProof/>
            <w:webHidden/>
          </w:rPr>
          <w:tab/>
        </w:r>
        <w:r w:rsidR="000B3213">
          <w:rPr>
            <w:noProof/>
            <w:webHidden/>
          </w:rPr>
          <w:fldChar w:fldCharType="begin"/>
        </w:r>
        <w:r w:rsidR="000B3213">
          <w:rPr>
            <w:noProof/>
            <w:webHidden/>
          </w:rPr>
          <w:instrText xml:space="preserve"> PAGEREF _Toc522882592 \h </w:instrText>
        </w:r>
        <w:r w:rsidR="000B3213">
          <w:rPr>
            <w:noProof/>
            <w:webHidden/>
          </w:rPr>
        </w:r>
        <w:r w:rsidR="000B3213">
          <w:rPr>
            <w:noProof/>
            <w:webHidden/>
          </w:rPr>
          <w:fldChar w:fldCharType="separate"/>
        </w:r>
        <w:r w:rsidR="000B3213">
          <w:rPr>
            <w:noProof/>
            <w:webHidden/>
          </w:rPr>
          <w:t>15</w:t>
        </w:r>
        <w:r w:rsidR="000B3213">
          <w:rPr>
            <w:noProof/>
            <w:webHidden/>
          </w:rPr>
          <w:fldChar w:fldCharType="end"/>
        </w:r>
      </w:hyperlink>
    </w:p>
    <w:p w14:paraId="2D50445B" w14:textId="019B896C"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93" w:history="1">
        <w:r w:rsidR="000B3213" w:rsidRPr="006B3E42">
          <w:rPr>
            <w:rStyle w:val="Lienhypertexte"/>
            <w:noProof/>
          </w:rPr>
          <w:t>Figure 11 - Différence WebView et React Native</w:t>
        </w:r>
        <w:r w:rsidR="000B3213">
          <w:rPr>
            <w:noProof/>
            <w:webHidden/>
          </w:rPr>
          <w:tab/>
        </w:r>
        <w:r w:rsidR="000B3213">
          <w:rPr>
            <w:noProof/>
            <w:webHidden/>
          </w:rPr>
          <w:fldChar w:fldCharType="begin"/>
        </w:r>
        <w:r w:rsidR="000B3213">
          <w:rPr>
            <w:noProof/>
            <w:webHidden/>
          </w:rPr>
          <w:instrText xml:space="preserve"> PAGEREF _Toc522882593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7B5B1146" w14:textId="0F240E67"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94" w:history="1">
        <w:r w:rsidR="000B3213" w:rsidRPr="006B3E42">
          <w:rPr>
            <w:rStyle w:val="Lienhypertexte"/>
            <w:noProof/>
          </w:rPr>
          <w:t>Figure 12 - Diagramme de use-case de l'application</w:t>
        </w:r>
        <w:r w:rsidR="000B3213">
          <w:rPr>
            <w:noProof/>
            <w:webHidden/>
          </w:rPr>
          <w:tab/>
        </w:r>
        <w:r w:rsidR="000B3213">
          <w:rPr>
            <w:noProof/>
            <w:webHidden/>
          </w:rPr>
          <w:fldChar w:fldCharType="begin"/>
        </w:r>
        <w:r w:rsidR="000B3213">
          <w:rPr>
            <w:noProof/>
            <w:webHidden/>
          </w:rPr>
          <w:instrText xml:space="preserve"> PAGEREF _Toc522882594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FB2AFCD" w14:textId="272211B9" w:rsidR="000B3213" w:rsidRDefault="008B1D93">
      <w:pPr>
        <w:pStyle w:val="Tabledesillustrations"/>
        <w:tabs>
          <w:tab w:val="right" w:leader="dot" w:pos="8493"/>
        </w:tabs>
        <w:rPr>
          <w:rFonts w:asciiTheme="minorHAnsi" w:eastAsiaTheme="minorEastAsia" w:hAnsiTheme="minorHAnsi" w:cstheme="minorBidi"/>
          <w:noProof/>
          <w:lang w:eastAsia="fr-CH"/>
        </w:rPr>
      </w:pPr>
      <w:hyperlink w:anchor="_Toc522882595" w:history="1">
        <w:r w:rsidR="000B3213" w:rsidRPr="006B3E42">
          <w:rPr>
            <w:rStyle w:val="Lienhypertexte"/>
            <w:noProof/>
          </w:rPr>
          <w:t>Figure 13 - Modèle de données de l'application</w:t>
        </w:r>
        <w:r w:rsidR="000B3213">
          <w:rPr>
            <w:noProof/>
            <w:webHidden/>
          </w:rPr>
          <w:tab/>
        </w:r>
        <w:r w:rsidR="000B3213">
          <w:rPr>
            <w:noProof/>
            <w:webHidden/>
          </w:rPr>
          <w:fldChar w:fldCharType="begin"/>
        </w:r>
        <w:r w:rsidR="000B3213">
          <w:rPr>
            <w:noProof/>
            <w:webHidden/>
          </w:rPr>
          <w:instrText xml:space="preserve"> PAGEREF _Toc522882595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F323C51" w14:textId="65E96F4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882524"/>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882525"/>
      <w:r>
        <w:lastRenderedPageBreak/>
        <w:t xml:space="preserve">Etude des </w:t>
      </w:r>
      <w:r w:rsidR="00556725">
        <w:t>Frameworks</w:t>
      </w:r>
      <w:r>
        <w:t xml:space="preserve"> existant</w:t>
      </w:r>
      <w:r w:rsidR="00556725">
        <w:t>s</w:t>
      </w:r>
      <w:bookmarkEnd w:id="10"/>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3BA5AB7A"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donc affichée à l’écran et la partie visuel</w:t>
      </w:r>
      <w:r w:rsidR="00600BB8">
        <w:t>le</w:t>
      </w:r>
      <w:r w:rsidR="00832AA5">
        <w:t xml:space="preserve"> de notre application est</w:t>
      </w:r>
      <w:r w:rsidR="00012111">
        <w:t>,</w:t>
      </w:r>
      <w:r w:rsidR="00832AA5">
        <w:t xml:space="preserve"> par la suite</w:t>
      </w:r>
      <w:r w:rsidR="00012111">
        <w:t>,</w:t>
      </w:r>
      <w:r w:rsidR="00832AA5">
        <w:t xml:space="preserve"> « collée » sur cette </w:t>
      </w:r>
      <w:proofErr w:type="spellStart"/>
      <w:r w:rsidR="00832AA5">
        <w:t>WebView</w:t>
      </w:r>
      <w:proofErr w:type="spellEnd"/>
      <w:r w:rsidR="00832AA5">
        <w:t>.</w:t>
      </w:r>
    </w:p>
    <w:p w14:paraId="41FFE0DC" w14:textId="5FB64A74"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w:t>
      </w:r>
      <w:r w:rsidR="00600BB8">
        <w:t xml:space="preserve"> et</w:t>
      </w:r>
      <w:r>
        <w:t xml:space="preserve"> plus ou moins performante. </w:t>
      </w:r>
    </w:p>
    <w:p w14:paraId="7A8C79CB" w14:textId="6DE3F9E4"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371D2E86" w:rsidR="006D4F84" w:rsidRDefault="006D4F84" w:rsidP="006D4F84">
      <w:pPr>
        <w:pStyle w:val="Lgende"/>
        <w:keepNext/>
      </w:pPr>
      <w:bookmarkStart w:id="11" w:name="_Toc52288258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4B5621A" w:rsidR="00754D64" w:rsidRDefault="00754D64" w:rsidP="00754D64">
      <w:pPr>
        <w:pStyle w:val="Lgende"/>
        <w:keepNext/>
      </w:pPr>
      <w:bookmarkStart w:id="12" w:name="_Toc522882584"/>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7FD65D55"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882526"/>
      <w:r>
        <w:t>Ionic</w:t>
      </w:r>
      <w:bookmarkEnd w:id="13"/>
    </w:p>
    <w:p w14:paraId="22D2C91E" w14:textId="4DC011FE"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5BB87C03"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882527"/>
      <w:r>
        <w:lastRenderedPageBreak/>
        <w:t>Architecture</w:t>
      </w:r>
      <w:bookmarkEnd w:id="14"/>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5" w:name="_Toc522882528"/>
      <w:r>
        <w:t>Apache Cordova</w:t>
      </w:r>
      <w:bookmarkEnd w:id="15"/>
    </w:p>
    <w:p w14:paraId="26225E96" w14:textId="13B40D08" w:rsidR="00637B06" w:rsidRPr="00637B06" w:rsidRDefault="00637B06" w:rsidP="00FB7244">
      <w:pPr>
        <w:pStyle w:val="Texte"/>
      </w:pPr>
      <w:r>
        <w:t xml:space="preserve">La création de l’APK et le test de </w:t>
      </w:r>
      <w:r w:rsidR="006922AB">
        <w:t>l’</w:t>
      </w:r>
      <w:r>
        <w:t>application sur le téléphone mobile est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6" w:name="_Toc522882585"/>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62B92D9" w:rsidR="00637B06" w:rsidRDefault="00A90606" w:rsidP="00FB7244">
      <w:pPr>
        <w:pStyle w:val="Texte"/>
      </w:pPr>
      <w:r>
        <w:t>L’</w:t>
      </w:r>
      <w:r w:rsidR="003751D2">
        <w:t xml:space="preserve">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w:t>
      </w:r>
      <w:proofErr w:type="spellStart"/>
      <w:r w:rsidR="007D3CD2">
        <w:t>lequels</w:t>
      </w:r>
      <w:proofErr w:type="spellEnd"/>
      <w:r w:rsidR="007D3CD2">
        <w:t xml:space="preserve"> </w:t>
      </w:r>
      <w:r w:rsidR="003751D2">
        <w:t xml:space="preserve">seront ensuite envoyée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t>
      </w:r>
      <w:proofErr w:type="spellStart"/>
      <w:r w:rsidR="003751D2">
        <w:t>WebView</w:t>
      </w:r>
      <w:proofErr w:type="spellEnd"/>
      <w:r w:rsidR="003751D2">
        <w:t xml:space="preserve">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proofErr w:type="spellStart"/>
      <w:r w:rsidR="00B81F17">
        <w:t>APKs</w:t>
      </w:r>
      <w:proofErr w:type="spellEnd"/>
      <w:r>
        <w:t>.</w:t>
      </w:r>
    </w:p>
    <w:p w14:paraId="5180A21B" w14:textId="33BEE6A4" w:rsidR="003751D2" w:rsidRDefault="003751D2" w:rsidP="003751D2">
      <w:pPr>
        <w:pStyle w:val="Titre4"/>
      </w:pPr>
      <w:bookmarkStart w:id="17" w:name="_AngularJs"/>
      <w:bookmarkStart w:id="18" w:name="_Toc522882529"/>
      <w:bookmarkEnd w:id="17"/>
      <w:r>
        <w:t>Angular</w:t>
      </w:r>
      <w:bookmarkEnd w:id="18"/>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44CDCA3D" w:rsidR="005733FE" w:rsidRDefault="005733FE" w:rsidP="005733FE">
      <w:pPr>
        <w:pStyle w:val="Lgende"/>
        <w:keepNext/>
      </w:pPr>
      <w:bookmarkStart w:id="19" w:name="_Toc522882586"/>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Architecture d'Angular</w:t>
      </w:r>
      <w:bookmarkEnd w:id="19"/>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335D8394"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0C6CF1">
        <w:t xml:space="preserve">e l’objet </w:t>
      </w:r>
      <w:r w:rsidRPr="00FB7244">
        <w:t>et est donc reliée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761E05E6"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de texte, il est possible d’enregistrer </w:t>
      </w:r>
      <w:r w:rsidR="00E32A16">
        <w:t>son</w:t>
      </w:r>
      <w:r w:rsidR="005733FE">
        <w:t xml:space="preserve"> contenu en temps réel dans une variable du composant</w:t>
      </w:r>
      <w:r>
        <w:t xml:space="preserve">. </w:t>
      </w:r>
    </w:p>
    <w:p w14:paraId="530E3BB8" w14:textId="05A62401" w:rsidR="000C6CF1" w:rsidRPr="000C6CF1" w:rsidRDefault="000C6CF1" w:rsidP="000C6CF1">
      <w:pPr>
        <w:pStyle w:val="Corpsdetexte"/>
      </w:pPr>
      <w:r>
        <w:t>L’Event Binding, permet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4186EE12" w14:textId="70680AB1"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et de pouvoir accéder </w:t>
      </w:r>
      <w:r w:rsidR="002A42F8">
        <w:t xml:space="preserve">à ses </w:t>
      </w:r>
      <w:r w:rsidRPr="00FB7244">
        <w:t xml:space="preserve">données et </w:t>
      </w:r>
      <w:r w:rsidR="002A42F8">
        <w:t>méthodes.</w:t>
      </w:r>
    </w:p>
    <w:p w14:paraId="374B6A49" w14:textId="77777777" w:rsidR="00A267A7" w:rsidRDefault="00A267A7" w:rsidP="00A267A7">
      <w:pPr>
        <w:pStyle w:val="Titre4"/>
      </w:pPr>
      <w:bookmarkStart w:id="20" w:name="_Toc522882530"/>
      <w:r>
        <w:t>Ionic</w:t>
      </w:r>
      <w:bookmarkEnd w:id="20"/>
    </w:p>
    <w:p w14:paraId="6A41B8FC" w14:textId="0AC8DE1D" w:rsidR="00A267A7" w:rsidRPr="00FB7244" w:rsidRDefault="00A267A7" w:rsidP="00FB7244">
      <w:pPr>
        <w:pStyle w:val="Texte"/>
      </w:pPr>
      <w:r w:rsidRPr="00FB7244">
        <w:t xml:space="preserve">Ionic n’est qu’une surcouche à Angular Il est là uniquement pour simplifier la structuration de notre projet et offrir une stylisation de l’application plus poussée qu’Angular. </w:t>
      </w:r>
    </w:p>
    <w:p w14:paraId="3F3C1E24" w14:textId="0DB0B0A1" w:rsidR="00A267A7" w:rsidRDefault="00A267A7" w:rsidP="00A267A7">
      <w:pPr>
        <w:pStyle w:val="Lgende"/>
        <w:keepNext/>
      </w:pPr>
      <w:bookmarkStart w:id="21" w:name="_Toc522882587"/>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65042">
      <w:pPr>
        <w:pStyle w:val="Corpsdetexte"/>
        <w:keepNext/>
        <w:ind w:left="-426"/>
        <w:jc w:val="center"/>
      </w:pPr>
      <w:r>
        <w:rPr>
          <w:noProof/>
        </w:rPr>
        <w:drawing>
          <wp:inline distT="0" distB="0" distL="0" distR="0" wp14:anchorId="6625DE82" wp14:editId="7AB303D2">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1838605" w:rsidR="00D768E1" w:rsidRDefault="00D768E1" w:rsidP="00D768E1">
      <w:pPr>
        <w:pStyle w:val="Lgende"/>
        <w:keepNext/>
      </w:pPr>
      <w:bookmarkStart w:id="22" w:name="_Toc522882588"/>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339A143F" w:rsidR="00A267A7" w:rsidRDefault="00184F81" w:rsidP="00FB7244">
      <w:pPr>
        <w:pStyle w:val="Texte"/>
      </w:pPr>
      <w:r>
        <w:t>On peut constater que</w:t>
      </w:r>
      <w:r w:rsidR="00D768E1">
        <w:t xml:space="preserve"> la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142AFAF8" w:rsidR="00637B06" w:rsidRDefault="004135BE" w:rsidP="00FB7244">
      <w:pPr>
        <w:pStyle w:val="Texte"/>
      </w:pPr>
      <w:r>
        <w:t>De plus, Ionic à inclue dans son Framework plusieurs composants graphiques responsive</w:t>
      </w:r>
      <w:r w:rsidR="00BA04C7">
        <w:t>s</w:t>
      </w:r>
      <w:r>
        <w:t xml:space="preserve"> ainsi que cross-platform </w:t>
      </w:r>
      <w:r w:rsidR="00B63362">
        <w:t xml:space="preserve">qui sont </w:t>
      </w:r>
      <w:r>
        <w:t>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3" w:name="_Toc522882531"/>
      <w:r>
        <w:lastRenderedPageBreak/>
        <w:t>Avantages</w:t>
      </w:r>
      <w:bookmarkEnd w:id="23"/>
    </w:p>
    <w:p w14:paraId="5E26C9E6" w14:textId="7A6999AE"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w:t>
      </w:r>
      <w:r w:rsidR="00B63362">
        <w:rPr>
          <w:highlight w:val="darkGray"/>
        </w:rPr>
        <w:t>s</w:t>
      </w:r>
      <w:r w:rsidRPr="00752C8D">
        <w:rPr>
          <w:highlight w:val="darkGray"/>
        </w:rPr>
        <w:t xml:space="preserve"> cross-platform. C’est dans sa structuration et son fonctionnement simplifié</w:t>
      </w:r>
      <w:r w:rsidR="00B63362">
        <w:rPr>
          <w:highlight w:val="darkGray"/>
        </w:rPr>
        <w:t>s</w:t>
      </w:r>
      <w:r w:rsidRPr="00752C8D">
        <w:rPr>
          <w:highlight w:val="darkGray"/>
        </w:rPr>
        <w:t xml:space="preserve"> que réside sa plus grande force.</w:t>
      </w:r>
    </w:p>
    <w:p w14:paraId="7796F7FC" w14:textId="08221CFD" w:rsidR="009D1DAE" w:rsidRPr="00752C8D" w:rsidRDefault="009D1DAE" w:rsidP="00FB7244">
      <w:pPr>
        <w:pStyle w:val="Texte"/>
        <w:rPr>
          <w:highlight w:val="darkGray"/>
        </w:rPr>
      </w:pPr>
      <w:r w:rsidRPr="00752C8D">
        <w:rPr>
          <w:highlight w:val="darkGray"/>
        </w:rPr>
        <w:t>Le développement cross-platform devenant la norme dans la création d’application</w:t>
      </w:r>
      <w:r w:rsidR="00E03D68">
        <w:rPr>
          <w:highlight w:val="darkGray"/>
        </w:rPr>
        <w:t>s</w:t>
      </w:r>
      <w:r w:rsidRPr="00752C8D">
        <w:rPr>
          <w:highlight w:val="darkGray"/>
        </w:rPr>
        <w:t>, cela en fait un atout majeur pour la Framework Ionic. C’est tout</w:t>
      </w:r>
      <w:r w:rsidR="00E03D68">
        <w:rPr>
          <w:highlight w:val="darkGray"/>
        </w:rPr>
        <w:t>-</w:t>
      </w:r>
      <w:r w:rsidRPr="00752C8D">
        <w:rPr>
          <w:highlight w:val="darkGray"/>
        </w:rPr>
        <w:t>à</w:t>
      </w:r>
      <w:r w:rsidR="00E03D68">
        <w:rPr>
          <w:highlight w:val="darkGray"/>
        </w:rPr>
        <w:t>-</w:t>
      </w:r>
      <w:r w:rsidRPr="00752C8D">
        <w:rPr>
          <w:highlight w:val="darkGray"/>
        </w:rPr>
        <w:t>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112FE7DC" w:rsidR="009D1DAE" w:rsidRPr="00752C8D" w:rsidRDefault="009D1DAE" w:rsidP="00FB7244">
      <w:pPr>
        <w:pStyle w:val="puceTB"/>
        <w:rPr>
          <w:highlight w:val="darkGray"/>
        </w:rPr>
      </w:pPr>
      <w:r w:rsidRPr="00752C8D">
        <w:rPr>
          <w:highlight w:val="darkGray"/>
        </w:rPr>
        <w:t>La création de code</w:t>
      </w:r>
      <w:r w:rsidR="00E03D68">
        <w:rPr>
          <w:highlight w:val="darkGray"/>
        </w:rPr>
        <w:t>s</w:t>
      </w:r>
      <w:r w:rsidRPr="00752C8D">
        <w:rPr>
          <w:highlight w:val="darkGray"/>
        </w:rPr>
        <w:t xml:space="preserve"> réutilisable</w:t>
      </w:r>
      <w:r w:rsidR="00E03D68">
        <w:rPr>
          <w:highlight w:val="darkGray"/>
        </w:rPr>
        <w:t>s</w:t>
      </w:r>
    </w:p>
    <w:p w14:paraId="03C822BA" w14:textId="7639E45D"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r w:rsidR="00E03D68">
        <w:rPr>
          <w:highlight w:val="darkGray"/>
        </w:rPr>
        <w:t>es</w:t>
      </w:r>
    </w:p>
    <w:p w14:paraId="329700C6" w14:textId="66056E9D" w:rsidR="004135BE" w:rsidRDefault="004135BE" w:rsidP="004135BE">
      <w:pPr>
        <w:pStyle w:val="puceTB"/>
        <w:numPr>
          <w:ilvl w:val="0"/>
          <w:numId w:val="0"/>
        </w:numPr>
        <w:ind w:left="720" w:hanging="360"/>
      </w:pP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4DCD915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ce site web en une application </w:t>
      </w:r>
      <w:r w:rsidR="00E03D68">
        <w:t>par</w:t>
      </w:r>
      <w:r>
        <w:t xml:space="preserve"> quelques modifications</w:t>
      </w:r>
      <w:r w:rsidR="00E03D68">
        <w:t xml:space="preserve"> seulement</w:t>
      </w:r>
      <w:r>
        <w:t>.</w:t>
      </w:r>
    </w:p>
    <w:p w14:paraId="4B065FA2" w14:textId="7FE3C07F" w:rsidR="00B21CC9" w:rsidRDefault="00B21CC9" w:rsidP="00FB7244">
      <w:pPr>
        <w:pStyle w:val="Texte"/>
      </w:pPr>
      <w:r>
        <w:t>Ionic offre</w:t>
      </w:r>
      <w:r w:rsidR="00E03D68">
        <w:t>,</w:t>
      </w:r>
      <w:r>
        <w:t xml:space="preserve"> en effet</w:t>
      </w:r>
      <w:r w:rsidR="00E03D68">
        <w:t>,</w:t>
      </w:r>
      <w:r>
        <w:t xml:space="preserve"> une portabilité tellement grande avec les composants qu’il offre 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882532"/>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19A5FDE1" w:rsidR="00943F8C" w:rsidRDefault="00F339D8" w:rsidP="00F339D8">
      <w:pPr>
        <w:pStyle w:val="Corpsdetexte"/>
      </w:pPr>
      <w:r>
        <w:t>Un point qu’Ionic ne parvient pas toujours à combler</w:t>
      </w:r>
      <w:r w:rsidR="00687ED7">
        <w:t> !</w:t>
      </w:r>
      <w:r>
        <w:t xml:space="preserve"> En effet, comme Ionic est composé de 3 couches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5313C80" w:rsidR="009974B5" w:rsidRDefault="001866DF" w:rsidP="00F339D8">
      <w:pPr>
        <w:pStyle w:val="Corpsdetexte"/>
      </w:pPr>
      <w:r>
        <w:t>Un autre gros problème de ce Framework est la compatibilité entre les différents « sous-</w:t>
      </w:r>
      <w:proofErr w:type="spellStart"/>
      <w:r>
        <w:t>frameworks</w:t>
      </w:r>
      <w:proofErr w:type="spellEnd"/>
      <w:r>
        <w:t xml:space="preserve"> » qui le compose. Il est assez fréquent que des </w:t>
      </w:r>
      <w:r w:rsidR="00687ED7">
        <w:t>modifications</w:t>
      </w:r>
      <w:r>
        <w:t xml:space="preserve"> soient fait</w:t>
      </w:r>
      <w:r w:rsidR="00687ED7">
        <w:t>e</w:t>
      </w:r>
      <w:r>
        <w:t>s au niveau d’Apache Cordova (surtout au niveau des plugins) et que ces changements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882533"/>
      <w:r>
        <w:t>Xamarin</w:t>
      </w:r>
      <w:bookmarkEnd w:id="26"/>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7CE05501" w:rsidR="00843BBC" w:rsidRDefault="007A6028" w:rsidP="00FB7244">
      <w:pPr>
        <w:pStyle w:val="Texte"/>
      </w:pPr>
      <w:r>
        <w:t xml:space="preserve">Contrairement aux </w:t>
      </w:r>
      <w:r w:rsidR="00B46E91">
        <w:t>idées reçues</w:t>
      </w:r>
      <w:r>
        <w:t xml:space="preserve">,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Altexsof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w:t>
      </w:r>
      <w:r w:rsidR="009F515C">
        <w:t>permettant de créer une interface native pour chaque OS cible</w:t>
      </w:r>
    </w:p>
    <w:p w14:paraId="309FCAC0" w14:textId="1D846DAB" w:rsidR="008F77CF" w:rsidRPr="00FB7244" w:rsidRDefault="008F77CF" w:rsidP="00FB7244">
      <w:pPr>
        <w:pStyle w:val="puceTB"/>
      </w:pPr>
      <w:proofErr w:type="spellStart"/>
      <w:r w:rsidRPr="00FB7244">
        <w:t>Xamarin.Forms</w:t>
      </w:r>
      <w:proofErr w:type="spellEnd"/>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Altexsoft, 2018c)</w:t>
      </w:r>
      <w:r w:rsidRPr="00FB7244">
        <w:fldChar w:fldCharType="end"/>
      </w:r>
    </w:p>
    <w:p w14:paraId="21D1DA2D" w14:textId="41CEF428" w:rsidR="00457AC1" w:rsidRDefault="002040B2" w:rsidP="00457AC1">
      <w:pPr>
        <w:pStyle w:val="Titre3"/>
      </w:pPr>
      <w:bookmarkStart w:id="27" w:name="_Toc522882534"/>
      <w:r>
        <w:rPr>
          <w:noProof/>
        </w:rPr>
        <mc:AlternateContent>
          <mc:Choice Requires="wps">
            <w:drawing>
              <wp:anchor distT="0" distB="0" distL="114300" distR="114300" simplePos="0" relativeHeight="251696128"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64E1B4A7" w:rsidR="00FD35F6" w:rsidRPr="002040B2" w:rsidRDefault="00FD35F6" w:rsidP="002040B2">
                            <w:pPr>
                              <w:pStyle w:val="Lgende"/>
                              <w:rPr>
                                <w:noProof/>
                                <w:sz w:val="18"/>
                              </w:rPr>
                            </w:pPr>
                            <w:bookmarkStart w:id="28"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64E1B4A7" w:rsidR="00FD35F6" w:rsidRPr="002040B2" w:rsidRDefault="00FD35F6" w:rsidP="002040B2">
                      <w:pPr>
                        <w:pStyle w:val="Lgende"/>
                        <w:rPr>
                          <w:noProof/>
                          <w:sz w:val="18"/>
                        </w:rPr>
                      </w:pPr>
                      <w:bookmarkStart w:id="29"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91008"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286DF0D4"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 dans un bloc de cod</w:t>
      </w:r>
      <w:r w:rsidR="001E1226">
        <w:t>e</w:t>
      </w:r>
      <w:r>
        <w:t xml:space="preserve">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Altexsoft, 2018b)</w:t>
      </w:r>
      <w:r w:rsidRPr="002040B2">
        <w:fldChar w:fldCharType="end"/>
      </w:r>
    </w:p>
    <w:p w14:paraId="7D244CC2" w14:textId="734ACE12" w:rsidR="00AA1667" w:rsidRDefault="00AA1667" w:rsidP="001B275A">
      <w:pPr>
        <w:pStyle w:val="Texte"/>
      </w:pPr>
      <w:r>
        <w:t xml:space="preserve">Les interfaces sont créées dans le langage XAML qui est une extension du langage XML. XAML permet l’intégration de commandes, associées à des propriétés, aux balises XML.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0" w:name="_Toc522882590"/>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48283E8F"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le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1" w:name="_Toc522882535"/>
      <w:r>
        <w:t>Avantages</w:t>
      </w:r>
      <w:bookmarkEnd w:id="31"/>
    </w:p>
    <w:p w14:paraId="2CCDC5AC" w14:textId="0EBE3F4E" w:rsidR="001E0C11" w:rsidRPr="001B275A" w:rsidRDefault="001E0C11" w:rsidP="001B275A">
      <w:pPr>
        <w:pStyle w:val="Texte"/>
      </w:pPr>
      <w:r w:rsidRPr="001B275A">
        <w:t xml:space="preserve">Xamarin est un Framework proposant une approche totalement différente des autres Frameworks de développement mobiles. </w:t>
      </w:r>
      <w:r w:rsidR="00B46E91">
        <w:t>L’utilisation du la</w:t>
      </w:r>
      <w:r w:rsidRPr="001B275A">
        <w:t>ngage C#, fortement typé, y ajoute une couche de protection contre les éventuels bugs générés par un code approximatif.</w:t>
      </w:r>
    </w:p>
    <w:p w14:paraId="77676233" w14:textId="22DAC158"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w:t>
      </w:r>
      <w:r w:rsidR="00B46E91">
        <w:t>le chargement d’une application</w:t>
      </w:r>
      <w:r w:rsidRPr="001B275A">
        <w:t>.</w:t>
      </w:r>
    </w:p>
    <w:p w14:paraId="7A786449" w14:textId="14F165D9" w:rsidR="000E5A8A" w:rsidRPr="001B275A" w:rsidRDefault="000E5A8A" w:rsidP="001B275A">
      <w:pPr>
        <w:pStyle w:val="Texte"/>
      </w:pPr>
      <w:r w:rsidRPr="001B275A">
        <w:lastRenderedPageBreak/>
        <w:t xml:space="preserve">La possibilité qu’offre Xamarin de créer l’interface utilisateur de </w:t>
      </w:r>
      <w:r w:rsidR="00B46E91">
        <w:t>deux</w:t>
      </w:r>
      <w:r w:rsidRPr="001B275A">
        <w:t xml:space="preserve"> manières différentes est aussi un atout pour le Framework. Si l’application développé</w:t>
      </w:r>
      <w:r w:rsidR="0061150E">
        <w:t>e</w:t>
      </w:r>
      <w:r w:rsidRPr="001B275A">
        <w:t xml:space="preserve"> n’utilise pas 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w:t>
      </w:r>
      <w:proofErr w:type="spellStart"/>
      <w:r w:rsidRPr="001B275A">
        <w:t>Xamarin.Forms</w:t>
      </w:r>
      <w:proofErr w:type="spellEnd"/>
      <w:r w:rsidRPr="001B275A">
        <w:t xml:space="preserve"> pour créer des prototypes de notre 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w:t>
      </w:r>
      <w:r w:rsidR="00B46E91">
        <w:t>ainsi</w:t>
      </w:r>
      <w:r w:rsidRPr="001B275A">
        <w:t xml:space="preserve"> augmenter les performances de l’application.</w:t>
      </w:r>
    </w:p>
    <w:p w14:paraId="764B40BA" w14:textId="62822B80" w:rsidR="00457AC1" w:rsidRDefault="00457AC1" w:rsidP="00457AC1">
      <w:pPr>
        <w:pStyle w:val="Titre3"/>
      </w:pPr>
      <w:bookmarkStart w:id="32" w:name="_Toc522882536"/>
      <w:r>
        <w:t>Faiblesses</w:t>
      </w:r>
      <w:bookmarkEnd w:id="32"/>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 xml:space="preserve">es interfaces </w:t>
      </w:r>
      <w:proofErr w:type="spellStart"/>
      <w:r>
        <w:t>Xamarin.Forms</w:t>
      </w:r>
      <w:proofErr w:type="spellEnd"/>
      <w:r>
        <w:t>,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2ED6E210" w14:textId="56EA28C3"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Ci-dessous, la taille d’une application affichant un semble « Hello World » à l’écran.</w:t>
      </w:r>
      <w:r w:rsidR="006B326E">
        <w:t xml:space="preserve"> L’affichage et la partie logique ne pèsent que </w:t>
      </w:r>
      <w:r w:rsidR="006B326E" w:rsidRPr="006B326E">
        <w:t>0.037</w:t>
      </w:r>
      <w:r w:rsidR="006B326E">
        <w:t xml:space="preserve">% du poids total de l’application. </w:t>
      </w:r>
    </w:p>
    <w:p w14:paraId="342CE620" w14:textId="618D5398" w:rsidR="009974B5" w:rsidRDefault="009974B5" w:rsidP="009974B5">
      <w:pPr>
        <w:pStyle w:val="Lgende"/>
        <w:keepNext/>
      </w:pPr>
      <w:bookmarkStart w:id="33" w:name="_Toc52288259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Altexsoft, 2018b)</w:t>
      </w:r>
      <w:r w:rsidRPr="009974B5">
        <w:fldChar w:fldCharType="end"/>
      </w:r>
    </w:p>
    <w:p w14:paraId="172C3D1D" w14:textId="25FF6557"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w:t>
      </w:r>
      <w:r w:rsidR="00B46E91">
        <w:t xml:space="preserve"> (environnement de développement)</w:t>
      </w:r>
      <w:r w:rsidR="00062857">
        <w:t xml:space="preserve"> Visual Studio.</w:t>
      </w:r>
    </w:p>
    <w:p w14:paraId="76DCBF00" w14:textId="79A5361D" w:rsidR="001B3A8D" w:rsidRDefault="001B3A8D" w:rsidP="000E0D97">
      <w:pPr>
        <w:pStyle w:val="Corpsdetexte"/>
      </w:pPr>
      <w:r>
        <w:lastRenderedPageBreak/>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nous permettent de travailler correctement sur </w:t>
      </w:r>
      <w:r w:rsidR="0076461C">
        <w:t>le</w:t>
      </w:r>
      <w:r>
        <w:t xml:space="preserve"> projet.</w:t>
      </w:r>
    </w:p>
    <w:p w14:paraId="382A86C4" w14:textId="16DCBD0C" w:rsidR="001B3A8D" w:rsidRDefault="001B3A8D" w:rsidP="000E0D97">
      <w:pPr>
        <w:pStyle w:val="Corpsdetexte"/>
      </w:pPr>
      <w:r>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2882537"/>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5136CEB1"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w:t>
      </w:r>
      <w:r w:rsidR="00B46E91">
        <w:t>il propose</w:t>
      </w:r>
      <w:r>
        <w:t xml:space="preserve">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7AFBBA6" w:rsidR="008D69B9" w:rsidRPr="008D69B9" w:rsidRDefault="008D69B9" w:rsidP="008D69B9">
      <w:pPr>
        <w:pStyle w:val="Texte"/>
      </w:pPr>
      <w:r>
        <w:t>Ce système impose à React Native de créer les interfaces dans un langage différent du HTML</w:t>
      </w:r>
      <w:r w:rsidR="00B46E91">
        <w:t>, le JSX</w:t>
      </w:r>
      <w:r>
        <w:t xml:space="preserve">.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2882538"/>
      <w:r>
        <w:t>Architecture</w:t>
      </w:r>
      <w:bookmarkEnd w:id="35"/>
    </w:p>
    <w:p w14:paraId="37C98EBE" w14:textId="0F92F396"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w:t>
      </w:r>
      <w:r w:rsidR="00742608">
        <w:t>possède</w:t>
      </w:r>
      <w:r w:rsidR="0024663B">
        <w:t xml:space="preserve">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w:t>
      </w:r>
      <w:r w:rsidR="00F435F9">
        <w:t>ve</w:t>
      </w:r>
      <w:r>
        <w:t xml:space="preserve"> reste un Framework utilisant le 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5F413CB3" w:rsidR="00D32963" w:rsidRDefault="00D32963" w:rsidP="00D32963">
      <w:pPr>
        <w:pStyle w:val="Lgende"/>
        <w:keepNext/>
      </w:pPr>
      <w:bookmarkStart w:id="36" w:name="_Toc52288259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6F4F3A5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37" w:name="_Toc52288259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Altexsof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2882539"/>
      <w:r>
        <w:t>Avantages</w:t>
      </w:r>
      <w:bookmarkEnd w:id="38"/>
    </w:p>
    <w:p w14:paraId="36B7913E" w14:textId="0C0DD59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w:t>
      </w:r>
      <w:r w:rsidR="0013620B">
        <w:t xml:space="preserve">dont il lie </w:t>
      </w:r>
      <w:r w:rsidR="00FE30C0">
        <w:t xml:space="preserve">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w:t>
      </w:r>
      <w:r w:rsidR="0013620B">
        <w:t>est</w:t>
      </w:r>
      <w:r w:rsidR="00FE30C0">
        <w:t xml:space="preserve">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1A2480B" w:rsidR="00FE30C0" w:rsidRDefault="00AF5689" w:rsidP="00232E8C">
      <w:pPr>
        <w:pStyle w:val="Corpsdetexte"/>
      </w:pPr>
      <w:r>
        <w:t>T</w:t>
      </w:r>
      <w:r w:rsidR="00FE30C0">
        <w:t xml:space="preserve">oute la partie logique de l’application étant codée en JavaScript, aucun apprentissage </w:t>
      </w:r>
      <w:r w:rsidR="00870BC7">
        <w:t>spécifique ne</w:t>
      </w:r>
      <w:r w:rsidR="00FE30C0">
        <w:t xml:space="preserve"> </w:t>
      </w:r>
      <w:r w:rsidR="00870BC7">
        <w:t>doit</w:t>
      </w:r>
      <w:r w:rsidR="00B058F6">
        <w:t xml:space="preserve"> normalement</w:t>
      </w:r>
      <w:r w:rsidR="003E7DF6">
        <w:t xml:space="preserve"> </w:t>
      </w:r>
      <w:r w:rsidR="00FE30C0">
        <w:t>être fait pour apprendre ce langage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9" w:name="_Toc522882540"/>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64389CD1" w:rsidR="00415750" w:rsidRDefault="00415750" w:rsidP="00FE30C0">
      <w:pPr>
        <w:pStyle w:val="Corpsdetexte"/>
      </w:pPr>
      <w:r>
        <w:t xml:space="preserve">React Native </w:t>
      </w:r>
      <w:r w:rsidR="00E17A60">
        <w:t>crée</w:t>
      </w:r>
      <w:r>
        <w:t xml:space="preserve"> une encapsulation des composants natifs du téléphone, il ne propose qu’une petite collection de composants. Pour créer des </w:t>
      </w:r>
      <w:r w:rsidR="00E11A71">
        <w:t>interfaces</w:t>
      </w:r>
      <w:r>
        <w:t xml:space="preserve"> compliqué</w:t>
      </w:r>
      <w:r w:rsidR="00557A3D">
        <w:t>e</w:t>
      </w:r>
      <w:r>
        <w:t>s, il faudra faire un empilement de ces composants</w:t>
      </w:r>
      <w:r w:rsidR="003F6065">
        <w:t>, chose</w:t>
      </w:r>
      <w:r>
        <w:t xml:space="preserve"> qui peut vite se révéler </w:t>
      </w:r>
      <w:r w:rsidR="00D730CE">
        <w:t>complexe</w:t>
      </w:r>
      <w:r>
        <w:t>.</w:t>
      </w:r>
    </w:p>
    <w:p w14:paraId="2716E07F" w14:textId="48C46988"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w:t>
      </w:r>
      <w:r w:rsidR="000A7820">
        <w:t>ils</w:t>
      </w:r>
      <w:r>
        <w:t xml:space="preserve"> ne vont pas pouvoir être implémenté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Altexsof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2882541"/>
      <w:r>
        <w:t>Comparaison des Frameworks</w:t>
      </w:r>
      <w:bookmarkEnd w:id="40"/>
    </w:p>
    <w:p w14:paraId="2393C228" w14:textId="6B902608"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w:t>
      </w:r>
      <w:r w:rsidR="00FD35F6">
        <w:t>se trouve être</w:t>
      </w:r>
      <w:r>
        <w:t xml:space="preserve"> un juste milieu </w:t>
      </w:r>
      <w:r w:rsidR="0004421A">
        <w:t>permettant d’obtenir</w:t>
      </w:r>
      <w:r>
        <w:t xml:space="preserve"> des bonnes performances, un accès aux composants natifs simplifiés.</w:t>
      </w:r>
      <w:r w:rsidR="00B925AF">
        <w:t xml:space="preserve"> Toutefois, Xamarin limite la création d’interface et oblige à connaitre le langage C#.</w:t>
      </w:r>
      <w:r>
        <w:t xml:space="preserve"> React Native propose un mélange des </w:t>
      </w:r>
      <w:r w:rsidR="00EA1CC7">
        <w:t>deux</w:t>
      </w:r>
      <w:r>
        <w:t xml:space="preserve">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2882542"/>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2" w:name="_Toc522882563"/>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5E31A02B" w:rsidR="001C0BF0" w:rsidRDefault="001C0BF0" w:rsidP="001C0BF0">
      <w:pPr>
        <w:pStyle w:val="Lgende"/>
        <w:keepNext/>
      </w:pPr>
      <w:bookmarkStart w:id="43" w:name="_Toc5228825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CE252E" w:rsidRDefault="001C0BF0" w:rsidP="00CE0F1F">
            <w:pPr>
              <w:pStyle w:val="Corpsdetexte"/>
              <w:jc w:val="left"/>
              <w:rPr>
                <w:i/>
                <w:sz w:val="18"/>
              </w:rPr>
            </w:pPr>
            <w:r w:rsidRPr="00CE252E">
              <w:rPr>
                <w:i/>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CE252E" w:rsidRDefault="001C0BF0" w:rsidP="00CE0F1F">
            <w:pPr>
              <w:pStyle w:val="Corpsdetexte"/>
              <w:jc w:val="left"/>
              <w:rPr>
                <w:i/>
                <w:sz w:val="18"/>
              </w:rPr>
            </w:pPr>
            <w:r w:rsidRPr="00CE252E">
              <w:rPr>
                <w:i/>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CE252E" w:rsidRDefault="001C0BF0" w:rsidP="00CE0F1F">
            <w:pPr>
              <w:pStyle w:val="Corpsdetexte"/>
              <w:jc w:val="left"/>
              <w:rPr>
                <w:i/>
                <w:sz w:val="18"/>
              </w:rPr>
            </w:pPr>
            <w:r w:rsidRPr="00CE252E">
              <w:rPr>
                <w:i/>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CE252E" w:rsidRDefault="001C0BF0" w:rsidP="00CE0F1F">
            <w:pPr>
              <w:pStyle w:val="Corpsdetexte"/>
              <w:jc w:val="left"/>
              <w:rPr>
                <w:i/>
                <w:sz w:val="18"/>
              </w:rPr>
            </w:pPr>
            <w:r w:rsidRPr="00CE252E">
              <w:rPr>
                <w:i/>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15E149C8"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w:t>
            </w:r>
            <w:r w:rsidR="00875191">
              <w:rPr>
                <w:sz w:val="18"/>
              </w:rPr>
              <w:t>û</w:t>
            </w:r>
            <w:r w:rsidR="00DC7507" w:rsidRPr="00A1396D">
              <w:rPr>
                <w:sz w:val="18"/>
              </w:rPr>
              <w:t>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CE252E" w:rsidRDefault="001C0BF0" w:rsidP="00CE0F1F">
            <w:pPr>
              <w:pStyle w:val="Corpsdetexte"/>
              <w:jc w:val="left"/>
              <w:rPr>
                <w:i/>
                <w:sz w:val="18"/>
              </w:rPr>
            </w:pPr>
            <w:r w:rsidRPr="00CE252E">
              <w:rPr>
                <w:i/>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3F8BFF62" w14:textId="52258B99"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 xml:space="preserve">En </w:t>
      </w:r>
      <w:r w:rsidR="00417CBD">
        <w:t>deuxi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bon dernier au niveau des performances.</w:t>
      </w:r>
      <w:r w:rsidR="007A27C1">
        <w:t xml:space="preserve"> </w:t>
      </w:r>
    </w:p>
    <w:p w14:paraId="459C4628" w14:textId="5D5AC4C1"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nt à jour et les Frameworks, tel</w:t>
      </w:r>
      <w:r w:rsidR="00AB34E9">
        <w:t>s</w:t>
      </w:r>
      <w:r>
        <w:t xml:space="preserve"> que React Native, devront </w:t>
      </w:r>
      <w:r w:rsidR="00AB34E9">
        <w:t>alors</w:t>
      </w:r>
      <w:r>
        <w:t xml:space="preserve"> ajouter le 64 bits à leur fonctionnement.</w:t>
      </w:r>
    </w:p>
    <w:p w14:paraId="282CAEF9" w14:textId="362BC762" w:rsidR="00856448" w:rsidRDefault="00856448" w:rsidP="00856448">
      <w:pPr>
        <w:pStyle w:val="Lgende"/>
        <w:keepNext/>
      </w:pPr>
      <w:bookmarkStart w:id="44" w:name="_Toc5228825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8730D0" w:rsidRDefault="001C0BF0" w:rsidP="00A06D2C">
            <w:pPr>
              <w:pStyle w:val="Corpsdetexte"/>
              <w:rPr>
                <w:i/>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8730D0" w:rsidRDefault="001C0BF0" w:rsidP="00A06D2C">
            <w:pPr>
              <w:pStyle w:val="Corpsdetexte"/>
              <w:rPr>
                <w:i/>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8730D0" w:rsidRDefault="001C0BF0" w:rsidP="00A06D2C">
            <w:pPr>
              <w:pStyle w:val="Corpsdetexte"/>
              <w:rPr>
                <w:i/>
                <w:sz w:val="18"/>
              </w:rPr>
            </w:pPr>
            <w:r w:rsidRPr="008730D0">
              <w:rPr>
                <w:i/>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8730D0" w:rsidRDefault="001C0BF0" w:rsidP="00A06D2C">
            <w:pPr>
              <w:pStyle w:val="Corpsdetexte"/>
              <w:rPr>
                <w:i/>
                <w:sz w:val="18"/>
              </w:rPr>
            </w:pPr>
            <w:r w:rsidRPr="008730D0">
              <w:rPr>
                <w:i/>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8730D0" w:rsidRDefault="001C0BF0" w:rsidP="00A06D2C">
            <w:pPr>
              <w:pStyle w:val="Corpsdetexte"/>
              <w:rPr>
                <w:i/>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8730D0" w:rsidRDefault="001C0BF0" w:rsidP="00A06D2C">
            <w:pPr>
              <w:pStyle w:val="Corpsdetexte"/>
              <w:rPr>
                <w:i/>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8730D0" w:rsidRDefault="00F36743" w:rsidP="00A06D2C">
            <w:pPr>
              <w:pStyle w:val="Corpsdetexte"/>
              <w:rPr>
                <w:i/>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327A0CFB"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 xml:space="preserve">application dans un navigateur ont été ajouté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ne sont pas prisent en compte</w:t>
      </w:r>
      <w:r>
        <w:t xml:space="preserve"> (géolocalisation, </w:t>
      </w:r>
      <w:r w:rsidR="00F36743">
        <w:t xml:space="preserve">accéléromètre, appareil photo, etc.). React Native, de son coté, ajoute énormément d’aide au développement qui facilite grandement la création de </w:t>
      </w:r>
      <w:r w:rsidR="004871FB">
        <w:t>l’</w:t>
      </w:r>
      <w:r w:rsidR="00F36743">
        <w:t>application.</w:t>
      </w:r>
    </w:p>
    <w:p w14:paraId="295A35C2" w14:textId="70927094" w:rsidR="006A66B0" w:rsidRPr="007E1761" w:rsidRDefault="006A66B0" w:rsidP="006A66B0">
      <w:pPr>
        <w:pStyle w:val="Lgende"/>
        <w:keepNext/>
        <w:rPr>
          <w:szCs w:val="24"/>
        </w:rPr>
      </w:pPr>
      <w:bookmarkStart w:id="45" w:name="_Toc522882566"/>
      <w:r w:rsidRPr="007E1761">
        <w:rPr>
          <w:szCs w:val="24"/>
        </w:rPr>
        <w:t xml:space="preserve">Tableau </w:t>
      </w:r>
      <w:r w:rsidR="0092739D" w:rsidRPr="007E1761">
        <w:rPr>
          <w:noProof/>
          <w:szCs w:val="24"/>
        </w:rPr>
        <w:fldChar w:fldCharType="begin"/>
      </w:r>
      <w:r w:rsidR="0092739D" w:rsidRPr="007E1761">
        <w:rPr>
          <w:noProof/>
          <w:szCs w:val="24"/>
        </w:rPr>
        <w:instrText xml:space="preserve"> SEQ Tableau \* ARABIC </w:instrText>
      </w:r>
      <w:r w:rsidR="0092739D" w:rsidRPr="007E1761">
        <w:rPr>
          <w:noProof/>
          <w:szCs w:val="24"/>
        </w:rPr>
        <w:fldChar w:fldCharType="separate"/>
      </w:r>
      <w:r w:rsidR="009A6C85" w:rsidRPr="007E1761">
        <w:rPr>
          <w:noProof/>
          <w:szCs w:val="24"/>
        </w:rPr>
        <w:t>4</w:t>
      </w:r>
      <w:r w:rsidR="0092739D" w:rsidRPr="007E1761">
        <w:rPr>
          <w:noProof/>
          <w:szCs w:val="24"/>
        </w:rPr>
        <w:fldChar w:fldCharType="end"/>
      </w:r>
      <w:r w:rsidRPr="007E1761">
        <w:rPr>
          <w:szCs w:val="24"/>
        </w:rP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7E1761" w:rsidRDefault="00856448" w:rsidP="00856448">
            <w:pPr>
              <w:pStyle w:val="Corpsdetexte"/>
              <w:rPr>
                <w:b/>
                <w:sz w:val="17"/>
                <w:szCs w:val="17"/>
              </w:rPr>
            </w:pPr>
          </w:p>
        </w:tc>
        <w:tc>
          <w:tcPr>
            <w:tcW w:w="1855" w:type="dxa"/>
          </w:tcPr>
          <w:p w14:paraId="1A93332F" w14:textId="77777777" w:rsidR="00856448" w:rsidRPr="007E1761" w:rsidRDefault="00856448" w:rsidP="00856448">
            <w:pPr>
              <w:pStyle w:val="Corpsdetexte"/>
              <w:rPr>
                <w:b/>
                <w:sz w:val="17"/>
                <w:szCs w:val="17"/>
              </w:rPr>
            </w:pPr>
          </w:p>
        </w:tc>
        <w:tc>
          <w:tcPr>
            <w:tcW w:w="1871" w:type="dxa"/>
            <w:vAlign w:val="center"/>
          </w:tcPr>
          <w:p w14:paraId="1C1F536A" w14:textId="0C80626F" w:rsidR="00856448" w:rsidRPr="007E1761" w:rsidRDefault="00856448" w:rsidP="00856448">
            <w:pPr>
              <w:pStyle w:val="Corpsdetexte"/>
              <w:jc w:val="center"/>
              <w:rPr>
                <w:b/>
                <w:sz w:val="17"/>
                <w:szCs w:val="17"/>
              </w:rPr>
            </w:pPr>
            <w:r w:rsidRPr="007E1761">
              <w:rPr>
                <w:b/>
                <w:sz w:val="17"/>
                <w:szCs w:val="17"/>
              </w:rPr>
              <w:t>Ionic</w:t>
            </w:r>
          </w:p>
        </w:tc>
        <w:tc>
          <w:tcPr>
            <w:tcW w:w="1871" w:type="dxa"/>
            <w:vAlign w:val="center"/>
          </w:tcPr>
          <w:p w14:paraId="78CFCBF7" w14:textId="09BCFFC8" w:rsidR="00856448" w:rsidRPr="007E1761" w:rsidRDefault="00856448" w:rsidP="00856448">
            <w:pPr>
              <w:pStyle w:val="Corpsdetexte"/>
              <w:jc w:val="center"/>
              <w:rPr>
                <w:b/>
                <w:sz w:val="17"/>
                <w:szCs w:val="17"/>
              </w:rPr>
            </w:pPr>
            <w:r w:rsidRPr="007E1761">
              <w:rPr>
                <w:b/>
                <w:sz w:val="17"/>
                <w:szCs w:val="17"/>
              </w:rPr>
              <w:t>Xamarin</w:t>
            </w:r>
          </w:p>
        </w:tc>
        <w:tc>
          <w:tcPr>
            <w:tcW w:w="1871" w:type="dxa"/>
            <w:vAlign w:val="center"/>
          </w:tcPr>
          <w:p w14:paraId="56D0C75A" w14:textId="5A2D91F8" w:rsidR="00856448" w:rsidRPr="007E1761" w:rsidRDefault="00856448" w:rsidP="00856448">
            <w:pPr>
              <w:pStyle w:val="Corpsdetexte"/>
              <w:jc w:val="center"/>
              <w:rPr>
                <w:b/>
                <w:sz w:val="17"/>
                <w:szCs w:val="17"/>
              </w:rPr>
            </w:pPr>
            <w:r w:rsidRPr="007E1761">
              <w:rPr>
                <w:b/>
                <w:sz w:val="17"/>
                <w:szCs w:val="17"/>
              </w:rPr>
              <w:t>React Native</w:t>
            </w:r>
          </w:p>
        </w:tc>
      </w:tr>
      <w:tr w:rsidR="00856448" w14:paraId="667E46EE" w14:textId="77777777" w:rsidTr="004B0083">
        <w:tc>
          <w:tcPr>
            <w:tcW w:w="1514" w:type="dxa"/>
            <w:vMerge w:val="restart"/>
            <w:vAlign w:val="center"/>
          </w:tcPr>
          <w:p w14:paraId="253934D2" w14:textId="783655A7" w:rsidR="00856448" w:rsidRPr="007E1761" w:rsidRDefault="00856448" w:rsidP="004B0083">
            <w:pPr>
              <w:pStyle w:val="Corpsdetexte"/>
              <w:jc w:val="left"/>
              <w:rPr>
                <w:sz w:val="17"/>
                <w:szCs w:val="17"/>
              </w:rPr>
            </w:pPr>
            <w:r w:rsidRPr="007E1761">
              <w:rPr>
                <w:sz w:val="17"/>
                <w:szCs w:val="17"/>
              </w:rPr>
              <w:t>Capacités de liaison de code</w:t>
            </w:r>
          </w:p>
        </w:tc>
        <w:tc>
          <w:tcPr>
            <w:tcW w:w="1855" w:type="dxa"/>
            <w:vAlign w:val="center"/>
          </w:tcPr>
          <w:p w14:paraId="1EAC1204" w14:textId="63126D7C" w:rsidR="00856448" w:rsidRPr="007E1761" w:rsidRDefault="00856448" w:rsidP="004B0083">
            <w:pPr>
              <w:pStyle w:val="Texte"/>
              <w:jc w:val="left"/>
              <w:rPr>
                <w:i/>
                <w:sz w:val="17"/>
                <w:szCs w:val="17"/>
              </w:rPr>
            </w:pPr>
            <w:r w:rsidRPr="007E1761">
              <w:rPr>
                <w:i/>
                <w:sz w:val="17"/>
                <w:szCs w:val="17"/>
              </w:rPr>
              <w:t>Utiliser les classes Java, Objective-C et @</w:t>
            </w:r>
            <w:proofErr w:type="spellStart"/>
            <w:r w:rsidRPr="007E1761">
              <w:rPr>
                <w:i/>
                <w:sz w:val="17"/>
                <w:szCs w:val="17"/>
              </w:rPr>
              <w:t>objc</w:t>
            </w:r>
            <w:proofErr w:type="spellEnd"/>
            <w:r w:rsidRPr="007E1761">
              <w:rPr>
                <w:i/>
                <w:sz w:val="17"/>
                <w:szCs w:val="17"/>
              </w:rPr>
              <w:t xml:space="preserve"> Swift à partir d'un Framework multi-plateforme</w:t>
            </w:r>
          </w:p>
        </w:tc>
        <w:tc>
          <w:tcPr>
            <w:tcW w:w="1871" w:type="dxa"/>
            <w:shd w:val="clear" w:color="auto" w:fill="FFD966" w:themeFill="accent4" w:themeFillTint="99"/>
            <w:vAlign w:val="center"/>
          </w:tcPr>
          <w:p w14:paraId="4A3BDFFF" w14:textId="064386AE" w:rsidR="00856448" w:rsidRPr="007E1761" w:rsidRDefault="00856448" w:rsidP="00856448">
            <w:pPr>
              <w:pStyle w:val="Corpsdetexte"/>
              <w:jc w:val="center"/>
              <w:rPr>
                <w:sz w:val="17"/>
                <w:szCs w:val="17"/>
              </w:rPr>
            </w:pPr>
            <w:r w:rsidRPr="007E1761">
              <w:rPr>
                <w:sz w:val="17"/>
                <w:szCs w:val="17"/>
              </w:rPr>
              <w:t>Nécessité d’avoir un adaptateur</w:t>
            </w:r>
          </w:p>
        </w:tc>
        <w:tc>
          <w:tcPr>
            <w:tcW w:w="1871" w:type="dxa"/>
            <w:shd w:val="clear" w:color="auto" w:fill="70AD47" w:themeFill="accent6"/>
            <w:vAlign w:val="center"/>
          </w:tcPr>
          <w:p w14:paraId="760D0A7B" w14:textId="011C7875" w:rsidR="00856448" w:rsidRPr="007E1761" w:rsidRDefault="00856448" w:rsidP="00856448">
            <w:pPr>
              <w:pStyle w:val="Corpsdetexte"/>
              <w:jc w:val="center"/>
              <w:rPr>
                <w:sz w:val="17"/>
                <w:szCs w:val="17"/>
              </w:rPr>
            </w:pPr>
            <w:r w:rsidRPr="007E1761">
              <w:rPr>
                <w:sz w:val="17"/>
                <w:szCs w:val="17"/>
              </w:rPr>
              <w:t>Toutes les libraires binaires</w:t>
            </w:r>
          </w:p>
        </w:tc>
        <w:tc>
          <w:tcPr>
            <w:tcW w:w="1871" w:type="dxa"/>
            <w:shd w:val="clear" w:color="auto" w:fill="FFD966" w:themeFill="accent4" w:themeFillTint="99"/>
            <w:vAlign w:val="center"/>
          </w:tcPr>
          <w:p w14:paraId="6D581082" w14:textId="4BE8D4E1" w:rsidR="00856448" w:rsidRPr="007E1761" w:rsidRDefault="00856448" w:rsidP="00856448">
            <w:pPr>
              <w:pStyle w:val="Corpsdetexte"/>
              <w:jc w:val="center"/>
              <w:rPr>
                <w:sz w:val="17"/>
                <w:szCs w:val="17"/>
              </w:rPr>
            </w:pPr>
            <w:r w:rsidRPr="007E1761">
              <w:rPr>
                <w:sz w:val="17"/>
                <w:szCs w:val="17"/>
              </w:rPr>
              <w:t>Nécessité d’avoir un adaptateur</w:t>
            </w:r>
          </w:p>
        </w:tc>
      </w:tr>
      <w:tr w:rsidR="00856448" w14:paraId="1320FFA1" w14:textId="77777777" w:rsidTr="004B0083">
        <w:tc>
          <w:tcPr>
            <w:tcW w:w="1514" w:type="dxa"/>
            <w:vMerge/>
            <w:vAlign w:val="center"/>
          </w:tcPr>
          <w:p w14:paraId="15741478" w14:textId="77777777" w:rsidR="00856448" w:rsidRPr="007E1761" w:rsidRDefault="00856448" w:rsidP="004B0083">
            <w:pPr>
              <w:pStyle w:val="Corpsdetexte"/>
              <w:jc w:val="left"/>
              <w:rPr>
                <w:sz w:val="17"/>
                <w:szCs w:val="17"/>
              </w:rPr>
            </w:pPr>
          </w:p>
        </w:tc>
        <w:tc>
          <w:tcPr>
            <w:tcW w:w="1855" w:type="dxa"/>
            <w:vAlign w:val="center"/>
          </w:tcPr>
          <w:p w14:paraId="21420AAD" w14:textId="54FF28FE" w:rsidR="00856448" w:rsidRPr="007E1761" w:rsidRDefault="00856448" w:rsidP="004B0083">
            <w:pPr>
              <w:pStyle w:val="Texte"/>
              <w:jc w:val="left"/>
              <w:rPr>
                <w:i/>
                <w:sz w:val="17"/>
                <w:szCs w:val="17"/>
              </w:rPr>
            </w:pPr>
            <w:r w:rsidRPr="007E1761">
              <w:rPr>
                <w:i/>
                <w:sz w:val="17"/>
                <w:szCs w:val="17"/>
              </w:rPr>
              <w:t>Utilisation de classes multi-plateformes à partir d'un code traditionnel</w:t>
            </w:r>
          </w:p>
        </w:tc>
        <w:tc>
          <w:tcPr>
            <w:tcW w:w="1871" w:type="dxa"/>
            <w:shd w:val="clear" w:color="auto" w:fill="FC6A6A"/>
            <w:vAlign w:val="center"/>
          </w:tcPr>
          <w:p w14:paraId="7DA04278" w14:textId="60AD2FA5" w:rsidR="00856448" w:rsidRPr="007E1761" w:rsidRDefault="00856448" w:rsidP="00856448">
            <w:pPr>
              <w:pStyle w:val="Corpsdetexte"/>
              <w:jc w:val="center"/>
              <w:rPr>
                <w:sz w:val="17"/>
                <w:szCs w:val="17"/>
              </w:rPr>
            </w:pPr>
            <w:r w:rsidRPr="007E1761">
              <w:rPr>
                <w:sz w:val="17"/>
                <w:szCs w:val="17"/>
              </w:rPr>
              <w:t>Non</w:t>
            </w:r>
          </w:p>
        </w:tc>
        <w:tc>
          <w:tcPr>
            <w:tcW w:w="1871" w:type="dxa"/>
            <w:shd w:val="clear" w:color="auto" w:fill="FFD966" w:themeFill="accent4" w:themeFillTint="99"/>
            <w:vAlign w:val="center"/>
          </w:tcPr>
          <w:p w14:paraId="0822FB92" w14:textId="19B20A77" w:rsidR="00856448" w:rsidRPr="007E1761" w:rsidRDefault="00856448" w:rsidP="00856448">
            <w:pPr>
              <w:pStyle w:val="Corpsdetexte"/>
              <w:jc w:val="center"/>
              <w:rPr>
                <w:sz w:val="17"/>
                <w:szCs w:val="17"/>
              </w:rPr>
            </w:pPr>
            <w:r w:rsidRPr="007E1761">
              <w:rPr>
                <w:sz w:val="17"/>
                <w:szCs w:val="17"/>
              </w:rPr>
              <w:t xml:space="preserve">Compliqué mais </w:t>
            </w:r>
            <w:r w:rsidR="006A66B0" w:rsidRPr="007E1761">
              <w:rPr>
                <w:sz w:val="17"/>
                <w:szCs w:val="17"/>
              </w:rPr>
              <w:t>faisable</w:t>
            </w:r>
          </w:p>
        </w:tc>
        <w:tc>
          <w:tcPr>
            <w:tcW w:w="1871" w:type="dxa"/>
            <w:shd w:val="clear" w:color="auto" w:fill="70AD47" w:themeFill="accent6"/>
            <w:vAlign w:val="center"/>
          </w:tcPr>
          <w:p w14:paraId="4119BAD3" w14:textId="134D144C" w:rsidR="00856448" w:rsidRPr="007E1761" w:rsidRDefault="00856448" w:rsidP="00856448">
            <w:pPr>
              <w:pStyle w:val="Corpsdetexte"/>
              <w:jc w:val="center"/>
              <w:rPr>
                <w:sz w:val="17"/>
                <w:szCs w:val="17"/>
              </w:rPr>
            </w:pPr>
            <w:r w:rsidRPr="007E1761">
              <w:rPr>
                <w:sz w:val="17"/>
                <w:szCs w:val="17"/>
              </w:rPr>
              <w:t>Oui</w:t>
            </w:r>
          </w:p>
        </w:tc>
      </w:tr>
      <w:tr w:rsidR="00856448" w14:paraId="07489828" w14:textId="77777777" w:rsidTr="004B0083">
        <w:tc>
          <w:tcPr>
            <w:tcW w:w="1514" w:type="dxa"/>
            <w:vMerge w:val="restart"/>
            <w:vAlign w:val="center"/>
          </w:tcPr>
          <w:p w14:paraId="73FB8832" w14:textId="7E531B10" w:rsidR="00856448" w:rsidRPr="007E1761" w:rsidRDefault="00856448" w:rsidP="004B0083">
            <w:pPr>
              <w:pStyle w:val="Corpsdetexte"/>
              <w:jc w:val="left"/>
              <w:rPr>
                <w:sz w:val="17"/>
                <w:szCs w:val="17"/>
              </w:rPr>
            </w:pPr>
            <w:r w:rsidRPr="007E1761">
              <w:rPr>
                <w:sz w:val="17"/>
                <w:szCs w:val="17"/>
              </w:rPr>
              <w:t xml:space="preserve">Liaison </w:t>
            </w:r>
            <w:r w:rsidR="00C01319" w:rsidRPr="007E1761">
              <w:rPr>
                <w:sz w:val="17"/>
                <w:szCs w:val="17"/>
              </w:rPr>
              <w:t>à</w:t>
            </w:r>
            <w:r w:rsidRPr="007E1761">
              <w:rPr>
                <w:sz w:val="17"/>
                <w:szCs w:val="17"/>
              </w:rPr>
              <w:t xml:space="preserve"> des bibliothèques standards</w:t>
            </w:r>
          </w:p>
        </w:tc>
        <w:tc>
          <w:tcPr>
            <w:tcW w:w="1855" w:type="dxa"/>
            <w:vAlign w:val="center"/>
          </w:tcPr>
          <w:p w14:paraId="13A4D5A9" w14:textId="741F3519" w:rsidR="00856448" w:rsidRPr="007E1761" w:rsidRDefault="00856448" w:rsidP="004B0083">
            <w:pPr>
              <w:pStyle w:val="Corpsdetexte"/>
              <w:jc w:val="left"/>
              <w:rPr>
                <w:i/>
                <w:sz w:val="17"/>
                <w:szCs w:val="17"/>
              </w:rPr>
            </w:pPr>
            <w:r w:rsidRPr="007E1761">
              <w:rPr>
                <w:i/>
                <w:sz w:val="17"/>
                <w:szCs w:val="17"/>
              </w:rPr>
              <w:t>Set de fonctionnalités supporté</w:t>
            </w:r>
            <w:r w:rsidR="00C057C8" w:rsidRPr="007E1761">
              <w:rPr>
                <w:i/>
                <w:sz w:val="17"/>
                <w:szCs w:val="17"/>
              </w:rPr>
              <w:t>es</w:t>
            </w:r>
          </w:p>
        </w:tc>
        <w:tc>
          <w:tcPr>
            <w:tcW w:w="1871" w:type="dxa"/>
            <w:shd w:val="clear" w:color="auto" w:fill="FFD966" w:themeFill="accent4" w:themeFillTint="99"/>
            <w:vAlign w:val="center"/>
          </w:tcPr>
          <w:p w14:paraId="35A572A9" w14:textId="0677AAC8" w:rsidR="00856448" w:rsidRPr="007E1761" w:rsidRDefault="00856448" w:rsidP="00856448">
            <w:pPr>
              <w:pStyle w:val="Corpsdetexte"/>
              <w:jc w:val="center"/>
              <w:rPr>
                <w:sz w:val="17"/>
                <w:szCs w:val="17"/>
              </w:rPr>
            </w:pPr>
            <w:r w:rsidRPr="007E1761">
              <w:rPr>
                <w:sz w:val="17"/>
                <w:szCs w:val="17"/>
              </w:rPr>
              <w:t>Partiel</w:t>
            </w:r>
          </w:p>
        </w:tc>
        <w:tc>
          <w:tcPr>
            <w:tcW w:w="1871" w:type="dxa"/>
            <w:shd w:val="clear" w:color="auto" w:fill="70AD47" w:themeFill="accent6"/>
            <w:vAlign w:val="center"/>
          </w:tcPr>
          <w:p w14:paraId="272C9510" w14:textId="6828A00D" w:rsidR="00856448" w:rsidRPr="007E1761" w:rsidRDefault="00856448" w:rsidP="00856448">
            <w:pPr>
              <w:pStyle w:val="Corpsdetexte"/>
              <w:jc w:val="center"/>
              <w:rPr>
                <w:sz w:val="17"/>
                <w:szCs w:val="17"/>
              </w:rPr>
            </w:pPr>
            <w:r w:rsidRPr="007E1761">
              <w:rPr>
                <w:sz w:val="17"/>
                <w:szCs w:val="17"/>
              </w:rPr>
              <w:t>Complet</w:t>
            </w:r>
          </w:p>
        </w:tc>
        <w:tc>
          <w:tcPr>
            <w:tcW w:w="1871" w:type="dxa"/>
            <w:shd w:val="clear" w:color="auto" w:fill="FFD966" w:themeFill="accent4" w:themeFillTint="99"/>
            <w:vAlign w:val="center"/>
          </w:tcPr>
          <w:p w14:paraId="745F4E37" w14:textId="0E5222BC" w:rsidR="00856448" w:rsidRPr="007E1761" w:rsidRDefault="00856448" w:rsidP="00856448">
            <w:pPr>
              <w:pStyle w:val="Corpsdetexte"/>
              <w:jc w:val="center"/>
              <w:rPr>
                <w:sz w:val="17"/>
                <w:szCs w:val="17"/>
              </w:rPr>
            </w:pPr>
            <w:r w:rsidRPr="007E1761">
              <w:rPr>
                <w:sz w:val="17"/>
                <w:szCs w:val="17"/>
              </w:rPr>
              <w:t>Partiel</w:t>
            </w:r>
          </w:p>
        </w:tc>
      </w:tr>
      <w:tr w:rsidR="00856448" w14:paraId="5EE06E7D" w14:textId="77777777" w:rsidTr="004B0083">
        <w:tc>
          <w:tcPr>
            <w:tcW w:w="1514" w:type="dxa"/>
            <w:vMerge/>
            <w:vAlign w:val="center"/>
          </w:tcPr>
          <w:p w14:paraId="53A9B15C" w14:textId="77777777" w:rsidR="00856448" w:rsidRPr="007E1761" w:rsidRDefault="00856448" w:rsidP="004B0083">
            <w:pPr>
              <w:pStyle w:val="Corpsdetexte"/>
              <w:jc w:val="left"/>
              <w:rPr>
                <w:sz w:val="17"/>
                <w:szCs w:val="17"/>
              </w:rPr>
            </w:pPr>
          </w:p>
        </w:tc>
        <w:tc>
          <w:tcPr>
            <w:tcW w:w="1855" w:type="dxa"/>
            <w:vAlign w:val="center"/>
          </w:tcPr>
          <w:p w14:paraId="3005E82C" w14:textId="53F47AEA" w:rsidR="00856448" w:rsidRPr="007E1761" w:rsidRDefault="00856448" w:rsidP="004B0083">
            <w:pPr>
              <w:pStyle w:val="Corpsdetexte"/>
              <w:jc w:val="left"/>
              <w:rPr>
                <w:i/>
                <w:sz w:val="17"/>
                <w:szCs w:val="17"/>
              </w:rPr>
            </w:pPr>
            <w:r w:rsidRPr="007E1761">
              <w:rPr>
                <w:i/>
                <w:sz w:val="17"/>
                <w:szCs w:val="17"/>
              </w:rPr>
              <w:t>Type de liaison</w:t>
            </w:r>
          </w:p>
        </w:tc>
        <w:tc>
          <w:tcPr>
            <w:tcW w:w="1871" w:type="dxa"/>
            <w:shd w:val="clear" w:color="auto" w:fill="FFD966" w:themeFill="accent4" w:themeFillTint="99"/>
            <w:vAlign w:val="center"/>
          </w:tcPr>
          <w:p w14:paraId="6DA899FA" w14:textId="7545A40F" w:rsidR="00856448" w:rsidRPr="007E1761" w:rsidRDefault="00856448" w:rsidP="00856448">
            <w:pPr>
              <w:pStyle w:val="Corpsdetexte"/>
              <w:jc w:val="center"/>
              <w:rPr>
                <w:sz w:val="17"/>
                <w:szCs w:val="17"/>
              </w:rPr>
            </w:pPr>
            <w:r w:rsidRPr="007E1761">
              <w:rPr>
                <w:sz w:val="17"/>
                <w:szCs w:val="17"/>
              </w:rPr>
              <w:t>Couche d’abstraction</w:t>
            </w:r>
          </w:p>
        </w:tc>
        <w:tc>
          <w:tcPr>
            <w:tcW w:w="1871" w:type="dxa"/>
            <w:shd w:val="clear" w:color="auto" w:fill="70AD47" w:themeFill="accent6"/>
            <w:vAlign w:val="center"/>
          </w:tcPr>
          <w:p w14:paraId="7827FC49" w14:textId="1B79B3EB" w:rsidR="00856448" w:rsidRPr="007E1761" w:rsidRDefault="00856448" w:rsidP="00856448">
            <w:pPr>
              <w:pStyle w:val="Corpsdetexte"/>
              <w:jc w:val="center"/>
              <w:rPr>
                <w:sz w:val="17"/>
                <w:szCs w:val="17"/>
              </w:rPr>
            </w:pPr>
            <w:r w:rsidRPr="007E1761">
              <w:rPr>
                <w:sz w:val="17"/>
                <w:szCs w:val="17"/>
              </w:rPr>
              <w:t>One-to-one</w:t>
            </w:r>
          </w:p>
        </w:tc>
        <w:tc>
          <w:tcPr>
            <w:tcW w:w="1871" w:type="dxa"/>
            <w:shd w:val="clear" w:color="auto" w:fill="FFD966" w:themeFill="accent4" w:themeFillTint="99"/>
            <w:vAlign w:val="center"/>
          </w:tcPr>
          <w:p w14:paraId="31066F16" w14:textId="0E8150E7" w:rsidR="00856448" w:rsidRPr="007E1761" w:rsidRDefault="00856448" w:rsidP="00856448">
            <w:pPr>
              <w:pStyle w:val="Corpsdetexte"/>
              <w:jc w:val="center"/>
              <w:rPr>
                <w:sz w:val="17"/>
                <w:szCs w:val="17"/>
              </w:rPr>
            </w:pPr>
            <w:r w:rsidRPr="007E1761">
              <w:rPr>
                <w:sz w:val="17"/>
                <w:szCs w:val="17"/>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7E1761" w:rsidRDefault="00ED04CA" w:rsidP="004B0083">
            <w:pPr>
              <w:pStyle w:val="Corpsdetexte"/>
              <w:jc w:val="left"/>
              <w:rPr>
                <w:sz w:val="17"/>
                <w:szCs w:val="17"/>
              </w:rPr>
            </w:pPr>
            <w:r w:rsidRPr="007E1761">
              <w:rPr>
                <w:sz w:val="17"/>
                <w:szCs w:val="17"/>
              </w:rPr>
              <w:t>UI</w:t>
            </w:r>
          </w:p>
        </w:tc>
        <w:tc>
          <w:tcPr>
            <w:tcW w:w="1855" w:type="dxa"/>
            <w:vAlign w:val="center"/>
          </w:tcPr>
          <w:p w14:paraId="069CCC7A" w14:textId="6C44EB3A" w:rsidR="00ED04CA" w:rsidRPr="007E1761" w:rsidRDefault="00ED04CA" w:rsidP="004B0083">
            <w:pPr>
              <w:pStyle w:val="Corpsdetexte"/>
              <w:jc w:val="left"/>
              <w:rPr>
                <w:i/>
                <w:sz w:val="17"/>
                <w:szCs w:val="17"/>
              </w:rPr>
            </w:pPr>
            <w:r w:rsidRPr="007E1761">
              <w:rPr>
                <w:i/>
                <w:sz w:val="17"/>
                <w:szCs w:val="17"/>
              </w:rPr>
              <w:t>Set complet de composants disponible</w:t>
            </w:r>
            <w:r w:rsidR="00C057C8" w:rsidRPr="007E1761">
              <w:rPr>
                <w:i/>
                <w:sz w:val="17"/>
                <w:szCs w:val="17"/>
              </w:rPr>
              <w:t>s</w:t>
            </w:r>
          </w:p>
        </w:tc>
        <w:tc>
          <w:tcPr>
            <w:tcW w:w="1871" w:type="dxa"/>
            <w:shd w:val="clear" w:color="auto" w:fill="FC6A6A"/>
            <w:vAlign w:val="center"/>
          </w:tcPr>
          <w:p w14:paraId="485D055D" w14:textId="1E623BB3" w:rsidR="00ED04CA" w:rsidRPr="007E1761" w:rsidRDefault="00ED04CA" w:rsidP="00856448">
            <w:pPr>
              <w:pStyle w:val="Corpsdetexte"/>
              <w:jc w:val="center"/>
              <w:rPr>
                <w:sz w:val="17"/>
                <w:szCs w:val="17"/>
              </w:rPr>
            </w:pPr>
            <w:r w:rsidRPr="007E1761">
              <w:rPr>
                <w:sz w:val="17"/>
                <w:szCs w:val="17"/>
              </w:rPr>
              <w:t>Non</w:t>
            </w:r>
          </w:p>
        </w:tc>
        <w:tc>
          <w:tcPr>
            <w:tcW w:w="1871" w:type="dxa"/>
            <w:shd w:val="clear" w:color="auto" w:fill="70AD47" w:themeFill="accent6"/>
            <w:vAlign w:val="center"/>
          </w:tcPr>
          <w:p w14:paraId="33A39E99" w14:textId="3FCB0F2E"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C6A6A"/>
            <w:vAlign w:val="center"/>
          </w:tcPr>
          <w:p w14:paraId="270816F2" w14:textId="5EB09BEA" w:rsidR="00ED04CA" w:rsidRPr="007E1761" w:rsidRDefault="00ED04CA" w:rsidP="006A66B0">
            <w:pPr>
              <w:pStyle w:val="Corpsdetexte"/>
              <w:rPr>
                <w:sz w:val="17"/>
                <w:szCs w:val="17"/>
              </w:rPr>
            </w:pPr>
            <w:r w:rsidRPr="007E1761">
              <w:rPr>
                <w:sz w:val="17"/>
                <w:szCs w:val="17"/>
              </w:rPr>
              <w:t>Non</w:t>
            </w:r>
          </w:p>
        </w:tc>
      </w:tr>
      <w:tr w:rsidR="00ED04CA" w14:paraId="48902B8A" w14:textId="77777777" w:rsidTr="004B0083">
        <w:tc>
          <w:tcPr>
            <w:tcW w:w="1514" w:type="dxa"/>
            <w:vMerge/>
            <w:vAlign w:val="center"/>
          </w:tcPr>
          <w:p w14:paraId="032515E9" w14:textId="77777777" w:rsidR="00ED04CA" w:rsidRPr="007E1761" w:rsidRDefault="00ED04CA" w:rsidP="004B0083">
            <w:pPr>
              <w:pStyle w:val="Corpsdetexte"/>
              <w:jc w:val="left"/>
              <w:rPr>
                <w:sz w:val="17"/>
                <w:szCs w:val="17"/>
              </w:rPr>
            </w:pPr>
          </w:p>
        </w:tc>
        <w:tc>
          <w:tcPr>
            <w:tcW w:w="1855" w:type="dxa"/>
            <w:vAlign w:val="center"/>
          </w:tcPr>
          <w:p w14:paraId="40C637A1" w14:textId="0EF6BEB9" w:rsidR="00ED04CA" w:rsidRPr="007E1761" w:rsidRDefault="00ED04CA" w:rsidP="004B0083">
            <w:pPr>
              <w:pStyle w:val="Corpsdetexte"/>
              <w:jc w:val="left"/>
              <w:rPr>
                <w:i/>
                <w:sz w:val="17"/>
                <w:szCs w:val="17"/>
              </w:rPr>
            </w:pPr>
            <w:r w:rsidRPr="007E1761">
              <w:rPr>
                <w:i/>
                <w:sz w:val="17"/>
                <w:szCs w:val="17"/>
              </w:rPr>
              <w:t>Design ressemblant au design natif</w:t>
            </w:r>
          </w:p>
        </w:tc>
        <w:tc>
          <w:tcPr>
            <w:tcW w:w="1871" w:type="dxa"/>
            <w:shd w:val="clear" w:color="auto" w:fill="70AD47" w:themeFill="accent6"/>
            <w:vAlign w:val="center"/>
          </w:tcPr>
          <w:p w14:paraId="0F50E6DF" w14:textId="11EF4D98" w:rsidR="00ED04CA" w:rsidRPr="007E1761" w:rsidRDefault="00ED04CA" w:rsidP="00856448">
            <w:pPr>
              <w:pStyle w:val="Corpsdetexte"/>
              <w:jc w:val="center"/>
              <w:rPr>
                <w:sz w:val="17"/>
                <w:szCs w:val="17"/>
              </w:rPr>
            </w:pPr>
            <w:r w:rsidRPr="007E1761">
              <w:rPr>
                <w:sz w:val="17"/>
                <w:szCs w:val="17"/>
              </w:rPr>
              <w:t>Oui</w:t>
            </w:r>
          </w:p>
        </w:tc>
        <w:tc>
          <w:tcPr>
            <w:tcW w:w="1871" w:type="dxa"/>
            <w:shd w:val="clear" w:color="auto" w:fill="FFD966" w:themeFill="accent4" w:themeFillTint="99"/>
            <w:vAlign w:val="center"/>
          </w:tcPr>
          <w:p w14:paraId="2DB5B927" w14:textId="20D31E5D" w:rsidR="00ED04CA" w:rsidRPr="007E1761" w:rsidRDefault="00ED04CA" w:rsidP="00856448">
            <w:pPr>
              <w:pStyle w:val="Corpsdetexte"/>
              <w:jc w:val="center"/>
              <w:rPr>
                <w:sz w:val="17"/>
                <w:szCs w:val="17"/>
              </w:rPr>
            </w:pPr>
            <w:r w:rsidRPr="007E1761">
              <w:rPr>
                <w:sz w:val="17"/>
                <w:szCs w:val="17"/>
              </w:rPr>
              <w:t>Partiel</w:t>
            </w:r>
          </w:p>
        </w:tc>
        <w:tc>
          <w:tcPr>
            <w:tcW w:w="1871" w:type="dxa"/>
            <w:shd w:val="clear" w:color="auto" w:fill="FFD966" w:themeFill="accent4" w:themeFillTint="99"/>
            <w:vAlign w:val="center"/>
          </w:tcPr>
          <w:p w14:paraId="2F8CD33A" w14:textId="69913CF7" w:rsidR="00ED04CA" w:rsidRPr="007E1761" w:rsidRDefault="00ED04CA" w:rsidP="006A66B0">
            <w:pPr>
              <w:pStyle w:val="Corpsdetexte"/>
              <w:rPr>
                <w:sz w:val="17"/>
                <w:szCs w:val="17"/>
              </w:rPr>
            </w:pPr>
            <w:r w:rsidRPr="007E1761">
              <w:rPr>
                <w:sz w:val="17"/>
                <w:szCs w:val="17"/>
              </w:rPr>
              <w:t>Partiel</w:t>
            </w:r>
          </w:p>
        </w:tc>
      </w:tr>
      <w:tr w:rsidR="006A66B0" w14:paraId="3AB74C3D" w14:textId="77777777" w:rsidTr="004B0083">
        <w:tc>
          <w:tcPr>
            <w:tcW w:w="1514" w:type="dxa"/>
            <w:vMerge w:val="restart"/>
            <w:vAlign w:val="center"/>
          </w:tcPr>
          <w:p w14:paraId="5F3B2F28" w14:textId="196942ED" w:rsidR="006A66B0" w:rsidRPr="007E1761" w:rsidRDefault="00ED04CA" w:rsidP="004B0083">
            <w:pPr>
              <w:pStyle w:val="Corpsdetexte"/>
              <w:jc w:val="left"/>
              <w:rPr>
                <w:sz w:val="17"/>
                <w:szCs w:val="17"/>
              </w:rPr>
            </w:pPr>
            <w:r w:rsidRPr="007E1761">
              <w:rPr>
                <w:sz w:val="17"/>
                <w:szCs w:val="17"/>
              </w:rPr>
              <w:t>Exécution</w:t>
            </w:r>
            <w:r w:rsidR="006A66B0" w:rsidRPr="007E1761">
              <w:rPr>
                <w:sz w:val="17"/>
                <w:szCs w:val="17"/>
              </w:rPr>
              <w:t xml:space="preserve"> du code en tâche de fond</w:t>
            </w:r>
          </w:p>
        </w:tc>
        <w:tc>
          <w:tcPr>
            <w:tcW w:w="1855" w:type="dxa"/>
            <w:vAlign w:val="center"/>
          </w:tcPr>
          <w:p w14:paraId="7C8D04C5" w14:textId="1388A1BE" w:rsidR="006A66B0" w:rsidRPr="007E1761" w:rsidRDefault="006A66B0" w:rsidP="004B0083">
            <w:pPr>
              <w:pStyle w:val="Corpsdetexte"/>
              <w:jc w:val="left"/>
              <w:rPr>
                <w:i/>
                <w:sz w:val="17"/>
                <w:szCs w:val="17"/>
              </w:rPr>
            </w:pPr>
            <w:r w:rsidRPr="007E1761">
              <w:rPr>
                <w:i/>
                <w:sz w:val="17"/>
                <w:szCs w:val="17"/>
              </w:rPr>
              <w:t>IOS</w:t>
            </w:r>
          </w:p>
        </w:tc>
        <w:tc>
          <w:tcPr>
            <w:tcW w:w="1871" w:type="dxa"/>
            <w:shd w:val="clear" w:color="auto" w:fill="FFD966" w:themeFill="accent4" w:themeFillTint="99"/>
            <w:vAlign w:val="center"/>
          </w:tcPr>
          <w:p w14:paraId="48FCE158" w14:textId="58796E53"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285DB67A" w14:textId="29BE9C6C" w:rsidR="006A66B0" w:rsidRPr="007E1761" w:rsidRDefault="006A66B0" w:rsidP="006A66B0">
            <w:pPr>
              <w:pStyle w:val="Corpsdetexte"/>
              <w:jc w:val="center"/>
              <w:rPr>
                <w:sz w:val="17"/>
                <w:szCs w:val="17"/>
              </w:rPr>
            </w:pPr>
            <w:r w:rsidRPr="007E1761">
              <w:rPr>
                <w:sz w:val="17"/>
                <w:szCs w:val="17"/>
              </w:rPr>
              <w:t>Semblable à du code natif</w:t>
            </w:r>
          </w:p>
        </w:tc>
        <w:tc>
          <w:tcPr>
            <w:tcW w:w="1871" w:type="dxa"/>
            <w:shd w:val="clear" w:color="auto" w:fill="FC6A6A"/>
            <w:vAlign w:val="center"/>
          </w:tcPr>
          <w:p w14:paraId="2E2E2111" w14:textId="55095376" w:rsidR="006A66B0" w:rsidRPr="007E1761" w:rsidRDefault="006A66B0" w:rsidP="006A66B0">
            <w:pPr>
              <w:pStyle w:val="Corpsdetexte"/>
              <w:jc w:val="center"/>
              <w:rPr>
                <w:sz w:val="17"/>
                <w:szCs w:val="17"/>
              </w:rPr>
            </w:pPr>
            <w:r w:rsidRPr="007E1761">
              <w:rPr>
                <w:sz w:val="17"/>
                <w:szCs w:val="17"/>
              </w:rPr>
              <w:t>Non</w:t>
            </w:r>
          </w:p>
        </w:tc>
      </w:tr>
      <w:tr w:rsidR="006A66B0" w14:paraId="55F7F9A4" w14:textId="77777777" w:rsidTr="004B0083">
        <w:tc>
          <w:tcPr>
            <w:tcW w:w="1514" w:type="dxa"/>
            <w:vMerge/>
            <w:vAlign w:val="center"/>
          </w:tcPr>
          <w:p w14:paraId="29AF25CF" w14:textId="77777777" w:rsidR="006A66B0" w:rsidRPr="007E1761" w:rsidRDefault="006A66B0" w:rsidP="004B0083">
            <w:pPr>
              <w:pStyle w:val="Corpsdetexte"/>
              <w:jc w:val="left"/>
              <w:rPr>
                <w:sz w:val="17"/>
                <w:szCs w:val="17"/>
              </w:rPr>
            </w:pPr>
          </w:p>
        </w:tc>
        <w:tc>
          <w:tcPr>
            <w:tcW w:w="1855" w:type="dxa"/>
            <w:vAlign w:val="center"/>
          </w:tcPr>
          <w:p w14:paraId="3F4A47DF" w14:textId="52146946" w:rsidR="006A66B0" w:rsidRPr="007E1761" w:rsidRDefault="006A66B0" w:rsidP="004B0083">
            <w:pPr>
              <w:pStyle w:val="Corpsdetexte"/>
              <w:jc w:val="left"/>
              <w:rPr>
                <w:i/>
                <w:sz w:val="17"/>
                <w:szCs w:val="17"/>
              </w:rPr>
            </w:pPr>
            <w:r w:rsidRPr="007E1761">
              <w:rPr>
                <w:i/>
                <w:sz w:val="17"/>
                <w:szCs w:val="17"/>
              </w:rPr>
              <w:t>Android</w:t>
            </w:r>
          </w:p>
        </w:tc>
        <w:tc>
          <w:tcPr>
            <w:tcW w:w="1871" w:type="dxa"/>
            <w:shd w:val="clear" w:color="auto" w:fill="FFD966" w:themeFill="accent4" w:themeFillTint="99"/>
            <w:vAlign w:val="center"/>
          </w:tcPr>
          <w:p w14:paraId="1FB40F67" w14:textId="440FD45A" w:rsidR="006A66B0" w:rsidRPr="007E1761" w:rsidRDefault="006A66B0" w:rsidP="006A66B0">
            <w:pPr>
              <w:pStyle w:val="Corpsdetexte"/>
              <w:jc w:val="center"/>
              <w:rPr>
                <w:sz w:val="17"/>
                <w:szCs w:val="17"/>
              </w:rPr>
            </w:pPr>
            <w:r w:rsidRPr="007E1761">
              <w:rPr>
                <w:sz w:val="17"/>
                <w:szCs w:val="17"/>
              </w:rPr>
              <w:t>Uniquement prévention de sommeil du téléphone</w:t>
            </w:r>
          </w:p>
        </w:tc>
        <w:tc>
          <w:tcPr>
            <w:tcW w:w="1871" w:type="dxa"/>
            <w:shd w:val="clear" w:color="auto" w:fill="70AD47" w:themeFill="accent6"/>
            <w:vAlign w:val="center"/>
          </w:tcPr>
          <w:p w14:paraId="59BFB0A4" w14:textId="0051689E" w:rsidR="006A66B0" w:rsidRPr="007E1761" w:rsidRDefault="006A66B0" w:rsidP="006A66B0">
            <w:pPr>
              <w:pStyle w:val="Texte"/>
              <w:jc w:val="center"/>
              <w:rPr>
                <w:sz w:val="17"/>
                <w:szCs w:val="17"/>
              </w:rPr>
            </w:pPr>
            <w:r w:rsidRPr="007E1761">
              <w:rPr>
                <w:sz w:val="17"/>
                <w:szCs w:val="17"/>
              </w:rPr>
              <w:t>Semblable à du code natif</w:t>
            </w:r>
          </w:p>
        </w:tc>
        <w:tc>
          <w:tcPr>
            <w:tcW w:w="1871" w:type="dxa"/>
            <w:shd w:val="clear" w:color="auto" w:fill="70AD47" w:themeFill="accent6"/>
            <w:vAlign w:val="center"/>
          </w:tcPr>
          <w:p w14:paraId="29E875B2" w14:textId="08D2D78A" w:rsidR="006A66B0" w:rsidRPr="007E1761" w:rsidRDefault="006A66B0" w:rsidP="006A66B0">
            <w:pPr>
              <w:pStyle w:val="Texte"/>
              <w:jc w:val="center"/>
              <w:rPr>
                <w:sz w:val="17"/>
                <w:szCs w:val="17"/>
              </w:rPr>
            </w:pPr>
            <w:proofErr w:type="spellStart"/>
            <w:r w:rsidRPr="007E1761">
              <w:rPr>
                <w:sz w:val="17"/>
                <w:szCs w:val="17"/>
              </w:rPr>
              <w:t>Headless</w:t>
            </w:r>
            <w:proofErr w:type="spellEnd"/>
            <w:r w:rsidRPr="007E1761">
              <w:rPr>
                <w:sz w:val="17"/>
                <w:szCs w:val="17"/>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88A23E7" w14:textId="77777777" w:rsidR="007E1761" w:rsidRDefault="007E1761">
      <w:r>
        <w:br w:type="page"/>
      </w:r>
    </w:p>
    <w:p w14:paraId="50C88A74" w14:textId="0C4184A3" w:rsidR="00F36743" w:rsidRPr="00F36743" w:rsidRDefault="00F36743" w:rsidP="00752C8D">
      <w:pPr>
        <w:pStyle w:val="Texte"/>
      </w:pPr>
      <w:r>
        <w:lastRenderedPageBreak/>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6" w:name="_Toc522882543"/>
      <w:r>
        <w:t>Résumé</w:t>
      </w:r>
      <w:bookmarkEnd w:id="46"/>
    </w:p>
    <w:p w14:paraId="329C988C" w14:textId="0E1EB641" w:rsidR="00930F4A" w:rsidRDefault="00930F4A" w:rsidP="00930F4A">
      <w:pPr>
        <w:pStyle w:val="Lgende"/>
        <w:keepNext/>
      </w:pPr>
      <w:bookmarkStart w:id="47" w:name="_Toc5228825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341FEA78" w14:textId="07722CF8" w:rsidR="003D7B28" w:rsidRDefault="00752C8D" w:rsidP="00752C8D">
      <w:pPr>
        <w:pStyle w:val="Texte"/>
      </w:pPr>
      <w:r>
        <w:t xml:space="preserve">On peut </w:t>
      </w:r>
      <w:r w:rsidR="00791ACA">
        <w:t>comprendre</w:t>
      </w:r>
      <w:r w:rsidR="00153968">
        <w:t xml:space="preserve"> ici</w:t>
      </w:r>
      <w:r>
        <w:t xml:space="preserve">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32598D96" w:rsidR="00752C8D" w:rsidRPr="00BB5EB9" w:rsidRDefault="003D7B28" w:rsidP="00BB5EB9">
      <w:pPr>
        <w:pStyle w:val="puceTB"/>
      </w:pPr>
      <w:r>
        <w:t xml:space="preserve">Ionic </w:t>
      </w:r>
      <w:r w:rsidR="00BB5EB9">
        <w:t>est le Framework le plus simple à prendre en main avec des possibilité de personnalisation énormes. Il est malheureusement aussi le moins performant des trois.</w:t>
      </w:r>
      <w:r w:rsidR="00752C8D">
        <w:br w:type="page"/>
      </w:r>
    </w:p>
    <w:p w14:paraId="52139BE3" w14:textId="7343D9AE" w:rsidR="0021190E" w:rsidRDefault="0021190E" w:rsidP="0021190E">
      <w:pPr>
        <w:pStyle w:val="Titre1"/>
      </w:pPr>
      <w:bookmarkStart w:id="48" w:name="_Toc522882544"/>
      <w:r>
        <w:lastRenderedPageBreak/>
        <w:t>Etude de l’application</w:t>
      </w:r>
      <w:bookmarkEnd w:id="48"/>
    </w:p>
    <w:p w14:paraId="1E33DFA5" w14:textId="5A5E111B" w:rsidR="0092739D" w:rsidRPr="0092739D" w:rsidRDefault="0092739D" w:rsidP="0092739D">
      <w:pPr>
        <w:pStyle w:val="Corpsdetexte"/>
      </w:pPr>
      <w:r>
        <w:t>L’application</w:t>
      </w:r>
      <w:r w:rsidR="000B2665">
        <w:t xml:space="preserve"> </w:t>
      </w:r>
      <w:proofErr w:type="spellStart"/>
      <w:r w:rsidR="000B2665">
        <w:t>Parkaps</w:t>
      </w:r>
      <w:proofErr w:type="spellEnd"/>
      <w:r>
        <w:t xml:space="preserve"> </w:t>
      </w:r>
      <w:r w:rsidR="000C0762">
        <w:t>offre une solution pour régler le problème du manque de place de parking</w:t>
      </w:r>
      <w:r>
        <w:t xml:space="preserve">. Elle </w:t>
      </w:r>
      <w:r w:rsidR="0073110A">
        <w:t>permet</w:t>
      </w:r>
      <w:r>
        <w:t xml:space="preserve"> à toute personne disposant d’une place de parking privée de la mettre en location et </w:t>
      </w:r>
      <w:r w:rsidR="00537EA6">
        <w:t xml:space="preserve">à </w:t>
      </w:r>
      <w:r w:rsidR="006353FE">
        <w:t xml:space="preserve">un </w:t>
      </w:r>
      <w:r w:rsidR="00537EA6">
        <w:t>utilisateur de la louer pour un laps de temps défini.</w:t>
      </w:r>
    </w:p>
    <w:p w14:paraId="555036D2" w14:textId="0A8AB90D" w:rsidR="00556725" w:rsidRDefault="00E41AC9" w:rsidP="00556725">
      <w:pPr>
        <w:pStyle w:val="Titre2"/>
      </w:pPr>
      <w:bookmarkStart w:id="49" w:name="_Toc522882545"/>
      <w:r>
        <w:t>Fonctionnalités de l’application</w:t>
      </w:r>
      <w:bookmarkEnd w:id="49"/>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8BE382A" w:rsidR="0092739D" w:rsidRDefault="0092739D" w:rsidP="001E187E">
      <w:pPr>
        <w:pStyle w:val="puceTB"/>
      </w:pPr>
      <w:r w:rsidRPr="001E187E">
        <w:t>Enregistrement au sein de l’application</w:t>
      </w:r>
    </w:p>
    <w:p w14:paraId="547D4FC4" w14:textId="2EBCF547" w:rsidR="00B40F24" w:rsidRPr="001E187E" w:rsidRDefault="00B40F24" w:rsidP="00B40F24">
      <w:pPr>
        <w:pStyle w:val="puceTB"/>
      </w:pPr>
      <w:r w:rsidRPr="001E187E">
        <w:t>Connexion à son compte</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2882546"/>
      <w:r>
        <w:t>Besoins techniques de l’application</w:t>
      </w:r>
      <w:bookmarkEnd w:id="50"/>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277FCFD" w:rsidR="007C0BF6" w:rsidRDefault="007C0BF6" w:rsidP="007C0BF6">
      <w:pPr>
        <w:pStyle w:val="Corpsdetexte"/>
      </w:pPr>
      <w:r>
        <w:t xml:space="preserve">Après </w:t>
      </w:r>
      <w:r w:rsidR="007908C5">
        <w:t>que l’utilisateur se soit connecté</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lastRenderedPageBreak/>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2882547"/>
      <w:r>
        <w:lastRenderedPageBreak/>
        <w:t>Choix du Framework</w:t>
      </w:r>
      <w:bookmarkEnd w:id="51"/>
    </w:p>
    <w:p w14:paraId="1A6BBFE1" w14:textId="77336B3D" w:rsidR="001E187E" w:rsidRDefault="00637F03" w:rsidP="00C744C9">
      <w:pPr>
        <w:pStyle w:val="Texte"/>
      </w:pPr>
      <w:r>
        <w:t xml:space="preserve">Les trois Frameworks </w:t>
      </w:r>
      <w:r w:rsidR="00AE5085">
        <w:t xml:space="preserve">qui ont été présenté </w:t>
      </w:r>
      <w:proofErr w:type="spellStart"/>
      <w:r w:rsidR="00AE5085">
        <w:t>pécédemment</w:t>
      </w:r>
      <w:proofErr w:type="spellEnd"/>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2" w:name="_Toc522882548"/>
      <w:r>
        <w:t>Analyse détaillé</w:t>
      </w:r>
      <w:r w:rsidR="007F1A02">
        <w:t>e</w:t>
      </w:r>
      <w:r>
        <w:t xml:space="preserve"> du choix</w:t>
      </w:r>
      <w:bookmarkEnd w:id="52"/>
    </w:p>
    <w:p w14:paraId="270B513E" w14:textId="724B1628" w:rsidR="001E187E" w:rsidRDefault="00605909" w:rsidP="001E187E">
      <w:pPr>
        <w:pStyle w:val="Corpsdetexte"/>
      </w:pPr>
      <w:r>
        <w:t xml:space="preserve">Pour sélectionner </w:t>
      </w:r>
      <w:r w:rsidR="007815DE">
        <w:t>le</w:t>
      </w:r>
      <w:r>
        <w:t xml:space="preserve"> Framework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58FCBBF3" w:rsidR="00C41636" w:rsidRDefault="00C41636" w:rsidP="00C41636">
      <w:pPr>
        <w:pStyle w:val="Lgende"/>
        <w:keepNext/>
      </w:pPr>
      <w:bookmarkStart w:id="53" w:name="_Toc522882568"/>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686912"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FD35F6" w:rsidRDefault="00FD35F6"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FD35F6" w:rsidRDefault="00FD35F6"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80768"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FD35F6" w:rsidRDefault="00FD35F6"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FD35F6" w:rsidRDefault="00FD35F6"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4624"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FD35F6" w:rsidRDefault="00FD35F6"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FD35F6" w:rsidRDefault="00FD35F6"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8480"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FD35F6" w:rsidRDefault="00FD35F6"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FD35F6" w:rsidRDefault="00FD35F6"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233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FD35F6" w:rsidRDefault="00FD35F6"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FD35F6" w:rsidRDefault="00FD35F6"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6192"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FD35F6" w:rsidRDefault="00FD35F6"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FD35F6" w:rsidRDefault="00FD35F6"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0048"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FD35F6" w:rsidRDefault="00FD35F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FD35F6" w:rsidRDefault="00FD35F6"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3904"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FD35F6" w:rsidRDefault="00FD35F6"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FD35F6" w:rsidRDefault="00FD35F6"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7760"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FD35F6" w:rsidRDefault="00FD35F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FD35F6" w:rsidRDefault="00FD35F6"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161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FD35F6" w:rsidRDefault="00FD35F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FD35F6" w:rsidRDefault="00FD35F6"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5472"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FD35F6" w:rsidRDefault="00FD35F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FD35F6" w:rsidRDefault="00FD35F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FD35F6" w:rsidRDefault="00FD35F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FD35F6" w:rsidRDefault="00FD35F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5472"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FD35F6" w:rsidRDefault="00FD35F6"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FD35F6" w:rsidRDefault="00FD35F6"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FD35F6" w:rsidRDefault="00FD35F6"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FD35F6" w:rsidRDefault="00FD35F6"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FD35F6" w:rsidRDefault="00FD35F6"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FD35F6" w:rsidRDefault="00FD35F6"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FD35F6" w:rsidRDefault="00FD35F6"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55" w:name="_Toc522882569"/>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484A04B" w:rsidR="00F57217" w:rsidRDefault="001D190A" w:rsidP="00F57217">
      <w:pPr>
        <w:pStyle w:val="Texte"/>
      </w:pPr>
      <w:r>
        <w:t>C</w:t>
      </w:r>
      <w:r w:rsidR="00ED2803">
        <w:t xml:space="preserve">omme </w:t>
      </w:r>
      <w:r w:rsidR="00FD1F38">
        <w:t>ce</w:t>
      </w:r>
      <w:r w:rsidR="00ED2803">
        <w:t xml:space="preserve"> travail de </w:t>
      </w:r>
      <w:proofErr w:type="spellStart"/>
      <w:r w:rsidR="00ED2803">
        <w:t>Bachelor</w:t>
      </w:r>
      <w:proofErr w:type="spellEnd"/>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w:t>
      </w:r>
      <w:r w:rsidR="008470CE">
        <w:t xml:space="preserve">Néanmoins, disposant d’un temps de travail limité, </w:t>
      </w:r>
      <w:r w:rsidR="00ED2803">
        <w:t xml:space="preserve">il est </w:t>
      </w:r>
      <w:r w:rsidR="005D10A7">
        <w:t xml:space="preserve">tout </w:t>
      </w:r>
      <w:r w:rsidR="00ED2803">
        <w:t>aussi important que le langage associé au Framework soit un langage que je</w:t>
      </w:r>
      <w:r w:rsidR="00D27BA2">
        <w:t xml:space="preserve"> pratique et</w:t>
      </w:r>
      <w:r w:rsidR="00ED2803">
        <w:t xml:space="preserve"> connaisse. </w:t>
      </w:r>
      <w:r w:rsidR="00D27BA2">
        <w:t>(</w:t>
      </w:r>
      <w:r w:rsidR="00ED2803">
        <w:t>Je ne dispose pas du temps pour apprendre les spécificité</w:t>
      </w:r>
      <w:r w:rsidR="00605909">
        <w:t>s</w:t>
      </w:r>
      <w:r w:rsidR="00ED2803">
        <w:t xml:space="preserve"> du Framework que je </w:t>
      </w:r>
      <w:r w:rsidR="00605909">
        <w:t>choisis</w:t>
      </w:r>
      <w:r w:rsidR="00ED2803">
        <w:t xml:space="preserve"> et aussi un nouveau langage</w:t>
      </w:r>
      <w:r w:rsidR="00D27BA2">
        <w:t>)</w:t>
      </w:r>
    </w:p>
    <w:p w14:paraId="15E7705B" w14:textId="3E77FB61"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w:t>
      </w:r>
      <w:r w:rsidR="00E203EC">
        <w:t>également sur</w:t>
      </w:r>
      <w:r w:rsidR="00F57217">
        <w:t xml:space="preserve">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56" w:name="_Toc5228825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56"/>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2882549"/>
      <w:r>
        <w:t>Concordance avec l’application</w:t>
      </w:r>
      <w:bookmarkEnd w:id="57"/>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8" w:name="_Toc522882550"/>
      <w:r>
        <w:lastRenderedPageBreak/>
        <w:t>Implémentation de l’application</w:t>
      </w:r>
      <w:bookmarkEnd w:id="58"/>
    </w:p>
    <w:p w14:paraId="7C64A237" w14:textId="35F376B6" w:rsidR="00556725" w:rsidRDefault="00556725" w:rsidP="00556725">
      <w:pPr>
        <w:pStyle w:val="Titre2"/>
      </w:pPr>
      <w:bookmarkStart w:id="59" w:name="_Toc522882551"/>
      <w:r>
        <w:t>Use-case</w:t>
      </w:r>
      <w:bookmarkEnd w:id="59"/>
    </w:p>
    <w:p w14:paraId="2EE9913A" w14:textId="215C1A55" w:rsidR="007F6976" w:rsidRDefault="007F6976" w:rsidP="007F6976">
      <w:pPr>
        <w:pStyle w:val="Lgende"/>
        <w:keepNext/>
      </w:pPr>
      <w:bookmarkStart w:id="60" w:name="_Toc522882594"/>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0"/>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1" w:name="_Toc52288257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2" w:name="_Toc52288257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74F52F9" w:rsidR="00E00F5B" w:rsidRDefault="00E00F5B" w:rsidP="00E00F5B">
      <w:pPr>
        <w:pStyle w:val="Lgende"/>
        <w:keepNext/>
      </w:pPr>
      <w:bookmarkStart w:id="63" w:name="_Toc5228825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537A4767"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02E9F">
              <w:rPr>
                <w:sz w:val="18"/>
              </w:rPr>
              <w:t xml:space="preserve">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64" w:name="_Toc522882574"/>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6A802EEC"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C1F32">
              <w:rPr>
                <w:sz w:val="18"/>
              </w:rPr>
              <w:t xml:space="preserve">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65" w:name="_Toc52288257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599B8D19"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D61B0">
              <w:rPr>
                <w:sz w:val="18"/>
              </w:rPr>
              <w:t xml:space="preserve">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66" w:name="_Toc52288257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7D55C499"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F24785">
              <w:rPr>
                <w:sz w:val="18"/>
              </w:rPr>
              <w:t xml:space="preserve">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9BF0468"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r w:rsidR="00EE41D6">
              <w:rPr>
                <w:sz w:val="18"/>
              </w:rPr>
              <w:t xml:space="preserve"> </w:t>
            </w:r>
            <w:r>
              <w:rPr>
                <w:sz w:val="18"/>
              </w:rPr>
              <w:t>»</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67" w:name="_Toc52288257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034327D"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1F42AA">
              <w:rPr>
                <w:sz w:val="18"/>
              </w:rPr>
              <w:t xml:space="preserve"> </w:t>
            </w:r>
            <w:r>
              <w:rPr>
                <w:sz w:val="18"/>
              </w:rPr>
              <w:t>Louer</w:t>
            </w:r>
            <w:r w:rsidR="001F42AA">
              <w:rPr>
                <w:sz w:val="18"/>
              </w:rPr>
              <w:t xml:space="preserve"> </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6D818434"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r w:rsidR="001F42AA">
              <w:rPr>
                <w:sz w:val="18"/>
              </w:rPr>
              <w:t xml:space="preserve"> </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68" w:name="_Toc52288257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691DA9FA"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E72C21">
              <w:rPr>
                <w:sz w:val="18"/>
              </w:rPr>
              <w:t xml:space="preserve"> </w:t>
            </w:r>
            <w:r>
              <w:rPr>
                <w:sz w:val="18"/>
              </w:rPr>
              <w:t>Supprimer la location</w:t>
            </w:r>
            <w:r w:rsidR="00E72C21">
              <w:rPr>
                <w:sz w:val="18"/>
              </w:rPr>
              <w:t xml:space="preserve"> </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320EC851"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r w:rsidR="00E72C21">
              <w:rPr>
                <w:sz w:val="18"/>
              </w:rPr>
              <w:t xml:space="preserve"> </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69" w:name="_Toc52288257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3423886B"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217774">
              <w:rPr>
                <w:sz w:val="18"/>
              </w:rPr>
              <w:t xml:space="preserve"> </w:t>
            </w:r>
            <w:r>
              <w:rPr>
                <w:sz w:val="18"/>
              </w:rPr>
              <w:t>Supprimer la place</w:t>
            </w:r>
            <w:r w:rsidR="00217774">
              <w:rPr>
                <w:sz w:val="18"/>
              </w:rPr>
              <w:t xml:space="preserve"> </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52353009"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r w:rsidR="00217774">
              <w:rPr>
                <w:sz w:val="18"/>
              </w:rPr>
              <w:t xml:space="preserve"> </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0" w:name="_Toc52288258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2B33D3EC"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5179A4">
              <w:rPr>
                <w:sz w:val="18"/>
              </w:rPr>
              <w:t xml:space="preserve"> </w:t>
            </w:r>
            <w:r>
              <w:rPr>
                <w:sz w:val="18"/>
              </w:rPr>
              <w:t>Modifier la place</w:t>
            </w:r>
            <w:r w:rsidR="005179A4">
              <w:rPr>
                <w:sz w:val="18"/>
              </w:rPr>
              <w:t xml:space="preserve"> </w:t>
            </w:r>
            <w:r>
              <w:rPr>
                <w:sz w:val="18"/>
              </w:rPr>
              <w:t>»</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7E55CAB7"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r w:rsidR="005179A4">
              <w:rPr>
                <w:sz w:val="18"/>
              </w:rPr>
              <w:t xml:space="preserve"> </w:t>
            </w:r>
            <w:r>
              <w:rPr>
                <w:sz w:val="18"/>
              </w:rPr>
              <w:t>»</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1" w:name="_Toc52288258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3D2F0709"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sidR="009E747C">
              <w:rPr>
                <w:sz w:val="18"/>
              </w:rPr>
              <w:t xml:space="preserve"> </w:t>
            </w:r>
            <w:r>
              <w:rPr>
                <w:sz w:val="18"/>
              </w:rPr>
              <w:t>Modifier</w:t>
            </w:r>
            <w:r w:rsidR="009E747C">
              <w:rPr>
                <w:sz w:val="18"/>
              </w:rPr>
              <w:t xml:space="preserve"> </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502DC4A0"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r w:rsidR="009E747C">
              <w:rPr>
                <w:sz w:val="18"/>
              </w:rPr>
              <w:t xml:space="preserve"> </w:t>
            </w:r>
            <w:r>
              <w:rPr>
                <w:sz w:val="18"/>
              </w:rPr>
              <w:t>»</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2" w:name="_Toc522882552"/>
      <w:r>
        <w:t>Modèle de données</w:t>
      </w:r>
      <w:bookmarkEnd w:id="72"/>
    </w:p>
    <w:p w14:paraId="26E736A3" w14:textId="1D3779F5" w:rsidR="00E26FEC" w:rsidRDefault="00E26FEC" w:rsidP="00E26FEC">
      <w:pPr>
        <w:pStyle w:val="Lgende"/>
        <w:keepNext/>
      </w:pPr>
      <w:bookmarkStart w:id="73" w:name="_Toc522882595"/>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3"/>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96B4DAF" w14:textId="77F99B50" w:rsidR="00B3666C" w:rsidRDefault="00F51552" w:rsidP="0010745F">
      <w:pPr>
        <w:pStyle w:val="Corpsdetexte"/>
      </w:pPr>
      <w:r>
        <w:t>Ma base de donnée</w:t>
      </w:r>
      <w:r w:rsidR="00B3666C">
        <w:t>s</w:t>
      </w:r>
      <w:r>
        <w:t xml:space="preserve"> est composée de </w:t>
      </w:r>
      <w:r w:rsidR="000224F3">
        <w:t>cinq</w:t>
      </w:r>
      <w:r>
        <w:t xml:space="preserve">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0671A243" w:rsidR="00B3666C" w:rsidRDefault="00B3666C" w:rsidP="00B3666C">
      <w:pPr>
        <w:pStyle w:val="puceTB"/>
      </w:pPr>
      <w:r>
        <w:t>Stockage des horaires et des horaires journaliers</w:t>
      </w:r>
    </w:p>
    <w:p w14:paraId="506A97F7" w14:textId="6807E35D" w:rsidR="00B3666C" w:rsidRDefault="00B3666C" w:rsidP="00B3666C">
      <w:pPr>
        <w:pStyle w:val="puceTB"/>
      </w:pPr>
      <w:r>
        <w:t>Stockage des locations</w:t>
      </w:r>
    </w:p>
    <w:p w14:paraId="11AA6677" w14:textId="77777777" w:rsidR="00C346AB" w:rsidRDefault="00C346AB" w:rsidP="00C346AB">
      <w:pPr>
        <w:pStyle w:val="puceTB"/>
        <w:numPr>
          <w:ilvl w:val="0"/>
          <w:numId w:val="0"/>
        </w:numPr>
        <w:ind w:left="720" w:hanging="360"/>
      </w:pPr>
    </w:p>
    <w:p w14:paraId="79AE7629" w14:textId="27C2ED09"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w:t>
      </w:r>
      <w:r w:rsidR="005F33EF">
        <w:t xml:space="preserve">ou </w:t>
      </w:r>
      <w:r w:rsidR="00B3666C">
        <w:t>défini dans la</w:t>
      </w:r>
      <w:r w:rsidR="00FC42AA">
        <w:t xml:space="preserve"> durée. Cela </w:t>
      </w:r>
      <w:r w:rsidR="00FC42AA">
        <w:lastRenderedPageBreak/>
        <w:t>permet de séparer les 2 systèmes d’horaires et d’avoir une base de donnée plus propre. De plus, en cas de recherche pour une durée plus grande que 1 jour, il ne sera même pas nécessaire de rechercher dans la table des horaires journaliers.</w:t>
      </w:r>
    </w:p>
    <w:p w14:paraId="1AA6BCDF" w14:textId="359CFDAE" w:rsidR="00FC42AA" w:rsidRDefault="00FC42AA" w:rsidP="0010745F">
      <w:pPr>
        <w:pStyle w:val="Corpsdetexte"/>
      </w:pPr>
      <w:r>
        <w:t>Au niveau d</w:t>
      </w:r>
      <w:r w:rsidR="00815105">
        <w:t>u</w:t>
      </w:r>
      <w:r>
        <w:t xml:space="preserve"> </w:t>
      </w:r>
      <w:proofErr w:type="spellStart"/>
      <w:r>
        <w:t>front-end</w:t>
      </w:r>
      <w:proofErr w:type="spellEnd"/>
      <w:r>
        <w:t xml:space="preserve">, cela facilitera également l’affichage </w:t>
      </w:r>
      <w:r w:rsidR="00B3666C">
        <w:t>laissant la possibilité</w:t>
      </w:r>
      <w:r>
        <w:t xml:space="preserve"> de séparer les horaires journaliers des horaires </w:t>
      </w:r>
      <w:r w:rsidR="00B3666C">
        <w:t xml:space="preserve">non journaliers </w:t>
      </w:r>
      <w:r>
        <w:t xml:space="preserve">de manière bien plus </w:t>
      </w:r>
      <w:r w:rsidR="00605017">
        <w:t>simple</w:t>
      </w:r>
      <w:r w:rsidR="00815105">
        <w:t>.</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4" w:name="_Toc522882553"/>
      <w:r>
        <w:t xml:space="preserve">Choix du système </w:t>
      </w:r>
      <w:proofErr w:type="spellStart"/>
      <w:r>
        <w:t>back-end</w:t>
      </w:r>
      <w:bookmarkEnd w:id="74"/>
      <w:proofErr w:type="spellEnd"/>
    </w:p>
    <w:p w14:paraId="502D2C97" w14:textId="0A1AC5BA" w:rsidR="0010745F" w:rsidRDefault="0010745F" w:rsidP="0010745F">
      <w:pPr>
        <w:pStyle w:val="Texte"/>
      </w:pPr>
      <w:r>
        <w:t xml:space="preserve">Le </w:t>
      </w:r>
      <w:proofErr w:type="spellStart"/>
      <w:r>
        <w:t>back-end</w:t>
      </w:r>
      <w:proofErr w:type="spellEnd"/>
      <w:r>
        <w:t xml:space="preserve"> de </w:t>
      </w:r>
      <w:r w:rsidR="00B3666C">
        <w:t>l’</w:t>
      </w:r>
      <w:r>
        <w:t>application doit pouvoir gérer un enregistrement et une connexion sécurisé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6BFC4B21" w:rsidR="00913404" w:rsidRDefault="00913404" w:rsidP="0010745F">
      <w:pPr>
        <w:pStyle w:val="Corpsdetexte"/>
      </w:pPr>
      <w:r>
        <w:t xml:space="preserve">Laravel est très simple </w:t>
      </w:r>
      <w:r w:rsidR="00D03C51">
        <w:t>d’utilisation</w:t>
      </w:r>
      <w:r>
        <w:t xml:space="preserv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5" w:name="_Toc522882554"/>
      <w:r>
        <w:lastRenderedPageBreak/>
        <w:t>Les routes de l’API</w:t>
      </w:r>
      <w:bookmarkEnd w:id="75"/>
    </w:p>
    <w:p w14:paraId="019D2EEC" w14:textId="41A9D9DA"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76" w:name="_Toc522882582"/>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76"/>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41FCEEDE"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A5C1C48"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31F29B03" w:rsidR="00220077" w:rsidRDefault="00220077" w:rsidP="00220077">
            <w:pPr>
              <w:pStyle w:val="Corpsdetexte"/>
              <w:jc w:val="center"/>
              <w:rPr>
                <w:sz w:val="18"/>
              </w:rPr>
            </w:pPr>
            <w:r>
              <w:rPr>
                <w:sz w:val="18"/>
              </w:rPr>
              <w:t>1</w:t>
            </w:r>
            <w:r w:rsidR="00605A85">
              <w:rPr>
                <w:sz w:val="18"/>
              </w:rPr>
              <w:t>4</w:t>
            </w:r>
          </w:p>
        </w:tc>
        <w:tc>
          <w:tcPr>
            <w:tcW w:w="1054" w:type="dxa"/>
            <w:vAlign w:val="center"/>
          </w:tcPr>
          <w:p w14:paraId="4F531F6F"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5DA5B442" w:rsidR="00220077" w:rsidRDefault="00220077" w:rsidP="00220077">
            <w:pPr>
              <w:pStyle w:val="Corpsdetexte"/>
              <w:jc w:val="center"/>
              <w:rPr>
                <w:sz w:val="18"/>
              </w:rPr>
            </w:pPr>
            <w:r>
              <w:rPr>
                <w:sz w:val="18"/>
              </w:rPr>
              <w:t>1</w:t>
            </w:r>
            <w:r w:rsidR="00605A85">
              <w:rPr>
                <w:sz w:val="18"/>
              </w:rPr>
              <w:t>5</w:t>
            </w:r>
          </w:p>
        </w:tc>
        <w:tc>
          <w:tcPr>
            <w:tcW w:w="1054" w:type="dxa"/>
            <w:vAlign w:val="center"/>
          </w:tcPr>
          <w:p w14:paraId="6F82B2B8" w14:textId="0611392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7C5596C4" w:rsidR="00220077" w:rsidRDefault="00220077" w:rsidP="00220077">
            <w:pPr>
              <w:pStyle w:val="Corpsdetexte"/>
              <w:jc w:val="center"/>
              <w:rPr>
                <w:sz w:val="18"/>
              </w:rPr>
            </w:pPr>
            <w:r>
              <w:rPr>
                <w:sz w:val="18"/>
              </w:rPr>
              <w:t>1</w:t>
            </w:r>
            <w:r w:rsidR="00605A85">
              <w:rPr>
                <w:sz w:val="18"/>
              </w:rPr>
              <w:t>6</w:t>
            </w:r>
          </w:p>
        </w:tc>
        <w:tc>
          <w:tcPr>
            <w:tcW w:w="1054" w:type="dxa"/>
            <w:vAlign w:val="center"/>
          </w:tcPr>
          <w:p w14:paraId="09A6FC24" w14:textId="6BA7C3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Création d’une location</w:t>
            </w:r>
          </w:p>
        </w:tc>
      </w:tr>
      <w:tr w:rsidR="00605A85" w:rsidRPr="00F27327" w14:paraId="091317D6" w14:textId="77777777" w:rsidTr="00B319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D77E49" w14:textId="46869518" w:rsidR="00605A85" w:rsidRDefault="00605A85" w:rsidP="00605A85">
            <w:pPr>
              <w:pStyle w:val="Corpsdetexte"/>
              <w:jc w:val="center"/>
              <w:rPr>
                <w:sz w:val="18"/>
              </w:rPr>
            </w:pPr>
            <w:bookmarkStart w:id="77" w:name="_GoBack" w:colFirst="4" w:colLast="4"/>
            <w:r>
              <w:rPr>
                <w:sz w:val="18"/>
              </w:rPr>
              <w:t>1</w:t>
            </w:r>
            <w:r>
              <w:rPr>
                <w:sz w:val="18"/>
              </w:rPr>
              <w:t>7</w:t>
            </w:r>
          </w:p>
        </w:tc>
        <w:tc>
          <w:tcPr>
            <w:tcW w:w="1054" w:type="dxa"/>
            <w:vAlign w:val="center"/>
          </w:tcPr>
          <w:p w14:paraId="7E14C002" w14:textId="5C9F55C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D1718EA" w14:textId="67AA9A9E"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7A23C383" w14:textId="16FA8BBF"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9107831" w14:textId="24CFEAE4" w:rsidR="00605A85" w:rsidRPr="00F12D77" w:rsidRDefault="00605A85" w:rsidP="00B319CF">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17DFD688" w14:textId="5772F1C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FB1A3DF" w14:textId="777777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0135D403" w14:textId="0CE8A0A5"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bookmarkEnd w:id="77"/>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605A85"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605A85" w:rsidRDefault="00605A85" w:rsidP="00605A85">
            <w:pPr>
              <w:pStyle w:val="Corpsdetexte"/>
              <w:jc w:val="center"/>
              <w:rPr>
                <w:sz w:val="18"/>
              </w:rPr>
            </w:pPr>
            <w:r>
              <w:rPr>
                <w:sz w:val="18"/>
              </w:rPr>
              <w:t>18</w:t>
            </w:r>
          </w:p>
        </w:tc>
        <w:tc>
          <w:tcPr>
            <w:tcW w:w="1054" w:type="dxa"/>
            <w:vAlign w:val="center"/>
          </w:tcPr>
          <w:p w14:paraId="343BE30E" w14:textId="075B0F0D"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788252C5" w14:textId="4D3DAF77"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occupants</w:t>
            </w:r>
          </w:p>
        </w:tc>
        <w:tc>
          <w:tcPr>
            <w:tcW w:w="1276" w:type="dxa"/>
            <w:vAlign w:val="center"/>
          </w:tcPr>
          <w:p w14:paraId="3AAE42BB" w14:textId="46E13AE8"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3F891D4F" w:rsidR="00605A85" w:rsidRPr="00F12D77" w:rsidRDefault="00605A85"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AD4B120"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5AD990E" w14:textId="78A58EE3" w:rsidR="00605A85" w:rsidRDefault="00605A85"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locations de l’utilisateur connecté</w:t>
            </w:r>
          </w:p>
        </w:tc>
      </w:tr>
      <w:tr w:rsidR="00605A85"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605A85" w:rsidRDefault="00605A85" w:rsidP="00605A85">
            <w:pPr>
              <w:pStyle w:val="Corpsdetexte"/>
              <w:jc w:val="center"/>
              <w:rPr>
                <w:sz w:val="18"/>
              </w:rPr>
            </w:pPr>
            <w:r>
              <w:rPr>
                <w:sz w:val="18"/>
              </w:rPr>
              <w:t>19</w:t>
            </w:r>
          </w:p>
        </w:tc>
        <w:tc>
          <w:tcPr>
            <w:tcW w:w="1054" w:type="dxa"/>
            <w:vAlign w:val="center"/>
          </w:tcPr>
          <w:p w14:paraId="46E19916" w14:textId="2CFBA7FF"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4D68A5D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token</w:t>
            </w:r>
          </w:p>
        </w:tc>
        <w:tc>
          <w:tcPr>
            <w:tcW w:w="1276" w:type="dxa"/>
            <w:vAlign w:val="center"/>
          </w:tcPr>
          <w:p w14:paraId="31EECB6E" w14:textId="42AE4E5E"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30FF140D" w14:textId="34014743" w:rsidR="00605A85" w:rsidRPr="00F12D77" w:rsidRDefault="00605A85" w:rsidP="00605A85">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3017AA62"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16F051AA" w:rsidR="00605A85" w:rsidRDefault="00605A85"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du fonctionnement du token</w:t>
            </w:r>
          </w:p>
        </w:tc>
      </w:tr>
      <w:tr w:rsidR="00605A85"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605A85" w:rsidRDefault="00605A85" w:rsidP="00605A85">
            <w:pPr>
              <w:pStyle w:val="Corpsdetexte"/>
              <w:jc w:val="center"/>
              <w:rPr>
                <w:sz w:val="18"/>
              </w:rPr>
            </w:pPr>
            <w:r>
              <w:rPr>
                <w:sz w:val="18"/>
              </w:rPr>
              <w:t>20</w:t>
            </w:r>
          </w:p>
        </w:tc>
        <w:tc>
          <w:tcPr>
            <w:tcW w:w="1054" w:type="dxa"/>
            <w:vAlign w:val="center"/>
          </w:tcPr>
          <w:p w14:paraId="78D79E0B" w14:textId="3ADD1195"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7A09D578"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roofErr w:type="spellStart"/>
            <w:r>
              <w:rPr>
                <w:sz w:val="18"/>
              </w:rPr>
              <w:t>carparks</w:t>
            </w:r>
            <w:proofErr w:type="spellEnd"/>
          </w:p>
        </w:tc>
        <w:tc>
          <w:tcPr>
            <w:tcW w:w="1276" w:type="dxa"/>
            <w:vAlign w:val="center"/>
          </w:tcPr>
          <w:p w14:paraId="0BF974F0" w14:textId="0CEFD823"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68436BE9" w:rsidR="00605A85" w:rsidRPr="00F12D77" w:rsidRDefault="00FC4539" w:rsidP="00605A85">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28B2CB39"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261769A1" w:rsidR="00605A85" w:rsidRDefault="00FC4539" w:rsidP="00605A8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es places de parking de l’utilisateur connecté</w:t>
            </w:r>
          </w:p>
        </w:tc>
      </w:tr>
      <w:tr w:rsidR="00FC4539" w:rsidRPr="00F27327" w14:paraId="35C3894C"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6D56C4F2" w14:textId="53E55BA0" w:rsidR="00FC4539" w:rsidRDefault="00FC4539" w:rsidP="00605A85">
            <w:pPr>
              <w:pStyle w:val="Corpsdetexte"/>
              <w:jc w:val="center"/>
              <w:rPr>
                <w:sz w:val="18"/>
              </w:rPr>
            </w:pPr>
            <w:r>
              <w:rPr>
                <w:sz w:val="18"/>
              </w:rPr>
              <w:t>21</w:t>
            </w:r>
          </w:p>
        </w:tc>
        <w:tc>
          <w:tcPr>
            <w:tcW w:w="1054" w:type="dxa"/>
            <w:vAlign w:val="center"/>
          </w:tcPr>
          <w:p w14:paraId="34CE7AE4" w14:textId="652EE810"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2268" w:type="dxa"/>
            <w:vAlign w:val="center"/>
          </w:tcPr>
          <w:p w14:paraId="704D43C8" w14:textId="504BEA37" w:rsidR="00FC4539" w:rsidRP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lang w:val="de-CH"/>
              </w:rPr>
            </w:pPr>
            <w:r>
              <w:rPr>
                <w:sz w:val="18"/>
              </w:rPr>
              <w:t>/</w:t>
            </w:r>
            <w:proofErr w:type="spellStart"/>
            <w:r>
              <w:rPr>
                <w:sz w:val="18"/>
              </w:rPr>
              <w:t>carparks</w:t>
            </w:r>
            <w:proofErr w:type="spellEnd"/>
            <w:r>
              <w:rPr>
                <w:sz w:val="18"/>
              </w:rPr>
              <w:t>/</w:t>
            </w:r>
            <w:proofErr w:type="spellStart"/>
            <w:r>
              <w:rPr>
                <w:sz w:val="18"/>
              </w:rPr>
              <w:t>search</w:t>
            </w:r>
            <w:proofErr w:type="spellEnd"/>
          </w:p>
        </w:tc>
        <w:tc>
          <w:tcPr>
            <w:tcW w:w="1276" w:type="dxa"/>
            <w:vAlign w:val="center"/>
          </w:tcPr>
          <w:p w14:paraId="5F2E5062" w14:textId="3E9071CC"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0ECE9BD7" w14:textId="572C4B18" w:rsidR="00FC4539" w:rsidRDefault="00FC4539" w:rsidP="00FC4539">
            <w:pPr>
              <w:pStyle w:val="Corpsdetexte"/>
              <w:tabs>
                <w:tab w:val="left" w:pos="277"/>
              </w:tabs>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t>latitude</w:t>
            </w:r>
            <w:r>
              <w:rPr>
                <w:sz w:val="18"/>
              </w:rPr>
              <w:br/>
            </w:r>
            <w:r>
              <w:rPr>
                <w:sz w:val="18"/>
              </w:rPr>
              <w:tab/>
              <w:t>longitude</w:t>
            </w:r>
            <w:r>
              <w:rPr>
                <w:sz w:val="18"/>
              </w:rPr>
              <w:br/>
            </w:r>
            <w:r>
              <w:rPr>
                <w:sz w:val="18"/>
              </w:rPr>
              <w:tab/>
              <w:t>radius</w:t>
            </w:r>
            <w:r>
              <w:rPr>
                <w:sz w:val="18"/>
              </w:rPr>
              <w:br/>
              <w:t>}</w:t>
            </w:r>
          </w:p>
        </w:tc>
        <w:tc>
          <w:tcPr>
            <w:tcW w:w="992" w:type="dxa"/>
            <w:vAlign w:val="center"/>
          </w:tcPr>
          <w:p w14:paraId="273D5196" w14:textId="1CFC14BA"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766FB018" w14:textId="137EA086" w:rsidR="00FC4539" w:rsidRDefault="00FC4539" w:rsidP="00605A8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places de parking disponibles dans un certain rayon</w:t>
            </w:r>
          </w:p>
        </w:tc>
      </w:tr>
    </w:tbl>
    <w:p w14:paraId="2AB7706C" w14:textId="795C07DE" w:rsidR="00E26FEC" w:rsidRDefault="00E26FEC" w:rsidP="00E26FEC"/>
    <w:p w14:paraId="5AA6BD1E" w14:textId="1DF25AB1" w:rsidR="00E26FEC" w:rsidRDefault="00E26FEC" w:rsidP="00E26FEC">
      <w:pPr>
        <w:pStyle w:val="Titre3"/>
      </w:pPr>
      <w:bookmarkStart w:id="78" w:name="_Toc522882555"/>
      <w:r>
        <w:t>Fonctionnement de l’API</w:t>
      </w:r>
      <w:bookmarkEnd w:id="78"/>
    </w:p>
    <w:p w14:paraId="758DF4FD" w14:textId="05EB05FF" w:rsidR="004C71F8" w:rsidRDefault="004C71F8" w:rsidP="004C71F8">
      <w:pPr>
        <w:pStyle w:val="Corpsdetexte"/>
      </w:pPr>
      <w:r>
        <w:t>Laravel est un Framework de développement WEB entièrement constitué en PHP. Il se base sur composer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7EC306FF" w:rsidR="00E70652" w:rsidRPr="00E70652" w:rsidRDefault="00E70652" w:rsidP="00E70652">
      <w:pPr>
        <w:pStyle w:val="Texte"/>
      </w:pPr>
      <w:r w:rsidRPr="00E70652">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nos requêtes SQL. Il suffit de </w:t>
      </w:r>
      <w:r w:rsidR="006A581F" w:rsidRPr="00E70652">
        <w:t>générer</w:t>
      </w:r>
      <w:r w:rsidRPr="00E70652">
        <w:t xml:space="preserve"> un objet</w:t>
      </w:r>
      <w:r>
        <w:t xml:space="preserve"> « </w:t>
      </w:r>
      <w:r w:rsidRPr="00E70652">
        <w:t xml:space="preserve">modèle » pour qu’il s’enregistre automatiquement dans la base de </w:t>
      </w:r>
      <w:r w:rsidRPr="00E70652">
        <w:lastRenderedPageBreak/>
        <w:t xml:space="preserve">données. De même lorsque </w:t>
      </w:r>
      <w:r w:rsidR="0080310A">
        <w:t xml:space="preserve">l’on veut </w:t>
      </w:r>
      <w:r w:rsidRPr="00E70652">
        <w:t xml:space="preserve">récupérer des données dans la base de données, il est possible de </w:t>
      </w:r>
      <w:r w:rsidR="00B95F86">
        <w:t>faire de rechercher</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w:t>
      </w:r>
      <w:r w:rsidR="00333A6E">
        <w:t>e</w:t>
      </w:r>
      <w:r>
        <w:t xml:space="preserve">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79" w:name="_Toc522882556"/>
      <w:r>
        <w:lastRenderedPageBreak/>
        <w:t>Prototypage</w:t>
      </w:r>
      <w:bookmarkEnd w:id="79"/>
    </w:p>
    <w:p w14:paraId="5D629A6D" w14:textId="77777777" w:rsidR="00556725" w:rsidRDefault="00556725" w:rsidP="00556725">
      <w:pPr>
        <w:pStyle w:val="Titre1"/>
      </w:pPr>
      <w:bookmarkStart w:id="80" w:name="_Toc522882557"/>
      <w:r>
        <w:t>Développement de l’application</w:t>
      </w:r>
      <w:bookmarkEnd w:id="80"/>
    </w:p>
    <w:p w14:paraId="2ACB2D5A" w14:textId="5A5C9018" w:rsidR="00556725" w:rsidRDefault="00F83F0C" w:rsidP="00556725">
      <w:pPr>
        <w:pStyle w:val="Titre2"/>
      </w:pPr>
      <w:bookmarkStart w:id="81" w:name="_Toc522882558"/>
      <w:r>
        <w:t>Apprentissage du Framework</w:t>
      </w:r>
      <w:bookmarkEnd w:id="81"/>
    </w:p>
    <w:p w14:paraId="4F97A2CC" w14:textId="77777777" w:rsidR="00E41AC9" w:rsidRDefault="00E41AC9" w:rsidP="00E41AC9">
      <w:pPr>
        <w:pStyle w:val="Titre2"/>
      </w:pPr>
      <w:bookmarkStart w:id="82" w:name="_Toc522882559"/>
      <w:r>
        <w:t>Environnement de développement</w:t>
      </w:r>
      <w:bookmarkEnd w:id="82"/>
    </w:p>
    <w:p w14:paraId="074D426E" w14:textId="77777777" w:rsidR="00E41AC9" w:rsidRPr="00E41AC9" w:rsidRDefault="00E41AC9" w:rsidP="00E41AC9">
      <w:pPr>
        <w:pStyle w:val="Titre1"/>
      </w:pPr>
      <w:bookmarkStart w:id="83" w:name="_Toc522882560"/>
      <w:r>
        <w:t>Rapport de test</w:t>
      </w:r>
      <w:bookmarkEnd w:id="83"/>
    </w:p>
    <w:p w14:paraId="39FA3307" w14:textId="77777777" w:rsidR="00556725" w:rsidRPr="00556725" w:rsidRDefault="00556725" w:rsidP="00556725">
      <w:pPr>
        <w:pStyle w:val="Titre1"/>
      </w:pPr>
      <w:bookmarkStart w:id="84" w:name="_Toc522882561"/>
      <w:r>
        <w:t>Conclusion</w:t>
      </w:r>
      <w:bookmarkEnd w:id="84"/>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85" w:name="_Toc522882562"/>
      <w:r>
        <w:lastRenderedPageBreak/>
        <w:t>Bibliographie</w:t>
      </w:r>
      <w:bookmarkEnd w:id="85"/>
    </w:p>
    <w:p w14:paraId="1B52F109" w14:textId="77777777" w:rsidR="0044459F" w:rsidRPr="0044459F" w:rsidRDefault="005C3C63" w:rsidP="0044459F">
      <w:pPr>
        <w:pStyle w:val="Bibliographie"/>
        <w:rPr>
          <w:rFonts w:cs="Arial"/>
        </w:rPr>
      </w:pPr>
      <w:r w:rsidRPr="005C3C63">
        <w:fldChar w:fldCharType="begin"/>
      </w:r>
      <w:r w:rsidR="0044459F">
        <w:instrText xml:space="preserve"> ADDIN ZOTERO_BIBL {"uncited":[],"omitted":[],"custom":[]} CSL_BIBLIOGRAPHY </w:instrText>
      </w:r>
      <w:r w:rsidRPr="005C3C63">
        <w:fldChar w:fldCharType="separate"/>
      </w:r>
      <w:r w:rsidR="0044459F" w:rsidRPr="0044459F">
        <w:rPr>
          <w:rFonts w:cs="Arial"/>
        </w:rPr>
        <w:t xml:space="preserve">ALTEXSOFT, 2018a. Pros and Cons of ReactJS and React Native. In : [en ligne]. 10 mai 2018. [Consulté le 17 août 2018]. Disponible à l’adresse : https://www.altexsoft.com/blog/engineering/the-good-and-the-bad-of-reactjs-and-react-native/. </w:t>
      </w:r>
    </w:p>
    <w:p w14:paraId="57F5AE89" w14:textId="77777777" w:rsidR="0044459F" w:rsidRPr="0044459F" w:rsidRDefault="0044459F" w:rsidP="0044459F">
      <w:pPr>
        <w:pStyle w:val="Bibliographie"/>
        <w:rPr>
          <w:rFonts w:cs="Arial"/>
        </w:rPr>
      </w:pPr>
      <w:r w:rsidRPr="0044459F">
        <w:rPr>
          <w:rFonts w:cs="Arial"/>
        </w:rPr>
        <w:t xml:space="preserve">ALTEXSOFT, 2018b. Pros and Cons of Xamarin vs Native Mobile Development. In : [en ligne]. 8 mai 2018. [Consulté le 17 août 2018]. Disponible à l’adresse : https://www.altexsoft.com/blog/mobile/pros-and-cons-of-xamarin-vs-native/. </w:t>
      </w:r>
    </w:p>
    <w:p w14:paraId="0735B22D" w14:textId="77777777" w:rsidR="0044459F" w:rsidRPr="0044459F" w:rsidRDefault="0044459F" w:rsidP="0044459F">
      <w:pPr>
        <w:pStyle w:val="Bibliographie"/>
        <w:rPr>
          <w:rFonts w:cs="Arial"/>
        </w:rPr>
      </w:pPr>
      <w:r w:rsidRPr="0044459F">
        <w:rPr>
          <w:rFonts w:cs="Arial"/>
        </w:rPr>
        <w:t xml:space="preserve">ALTEXSOFT, 2018c.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32010F76" w14:textId="77777777" w:rsidR="0044459F" w:rsidRPr="0044459F" w:rsidRDefault="0044459F" w:rsidP="0044459F">
      <w:pPr>
        <w:pStyle w:val="Bibliographie"/>
        <w:rPr>
          <w:rFonts w:cs="Arial"/>
        </w:rPr>
      </w:pPr>
      <w:r w:rsidRPr="0044459F">
        <w:rPr>
          <w:rFonts w:cs="Arial"/>
        </w:rPr>
        <w:t xml:space="preserve">ANGULAR, 2009a. Angular - Architecture overview. In : [en ligne]. 2009. [Consulté le 18 juin 2018]. Disponible à l’adresse : https://angular.io/guide/architecture. </w:t>
      </w:r>
    </w:p>
    <w:p w14:paraId="6DBAF4A9" w14:textId="77777777" w:rsidR="0044459F" w:rsidRPr="0044459F" w:rsidRDefault="0044459F" w:rsidP="0044459F">
      <w:pPr>
        <w:pStyle w:val="Bibliographie"/>
        <w:rPr>
          <w:rFonts w:cs="Arial"/>
        </w:rPr>
      </w:pPr>
      <w:r w:rsidRPr="0044459F">
        <w:rPr>
          <w:rFonts w:cs="Arial"/>
        </w:rPr>
        <w:t xml:space="preserve">ANGULAR, 2009b. Angular. In : [en ligne]. 2009. [Consulté le 18 juin 2018]. Disponible à l’adresse : https://angular.io/. </w:t>
      </w:r>
    </w:p>
    <w:p w14:paraId="3848EC95" w14:textId="77777777" w:rsidR="0044459F" w:rsidRPr="0044459F" w:rsidRDefault="0044459F" w:rsidP="0044459F">
      <w:pPr>
        <w:pStyle w:val="Bibliographie"/>
        <w:rPr>
          <w:rFonts w:cs="Arial"/>
        </w:rPr>
      </w:pPr>
      <w:r w:rsidRPr="0044459F">
        <w:rPr>
          <w:rFonts w:cs="Arial"/>
        </w:rPr>
        <w:t xml:space="preserve">PHP, Non daté. PHP: Supported Versions. In : [en ligne]. Non daté. [Consulté le 24 août 2018]. Disponible à l’adresse : http://php.net/supported-versions.php. </w:t>
      </w:r>
    </w:p>
    <w:p w14:paraId="60A8ED43" w14:textId="77777777" w:rsidR="0044459F" w:rsidRPr="0044459F" w:rsidRDefault="0044459F" w:rsidP="0044459F">
      <w:pPr>
        <w:pStyle w:val="Bibliographie"/>
        <w:rPr>
          <w:rFonts w:cs="Arial"/>
        </w:rPr>
      </w:pPr>
      <w:r w:rsidRPr="0044459F">
        <w:rPr>
          <w:rFonts w:cs="Arial"/>
        </w:rPr>
        <w:t xml:space="preserve">CORDOVA, Apache, 2012. Architectural overview of Cordova platform - Apache Cordova. In : [en ligne]. 2012. [Consulté le 15 juin 2018]. Disponible à l’adresse : https://cordova.apache.org/docs/en/latest/guide/overview/index.html. </w:t>
      </w:r>
    </w:p>
    <w:p w14:paraId="4BA31B13" w14:textId="77777777" w:rsidR="0044459F" w:rsidRPr="0044459F" w:rsidRDefault="0044459F" w:rsidP="0044459F">
      <w:pPr>
        <w:pStyle w:val="Bibliographie"/>
        <w:rPr>
          <w:rFonts w:cs="Arial"/>
        </w:rPr>
      </w:pPr>
      <w:r w:rsidRPr="0044459F">
        <w:rPr>
          <w:rFonts w:cs="Arial"/>
        </w:rPr>
        <w:t xml:space="preserve">CRUXLAB, 2017. Xamarin vs Ionic vs React Native: differences under the hood. In : [en ligne]. 2017. [Consulté le 8 juin 2018]. Disponible à l’adresse : https://cruxlab.com/blog/reactnative-vs-xamarin/. </w:t>
      </w:r>
    </w:p>
    <w:p w14:paraId="4B528BC8" w14:textId="77777777" w:rsidR="0044459F" w:rsidRPr="0044459F" w:rsidRDefault="0044459F" w:rsidP="0044459F">
      <w:pPr>
        <w:pStyle w:val="Bibliographie"/>
        <w:rPr>
          <w:rFonts w:cs="Arial"/>
        </w:rPr>
      </w:pPr>
      <w:r w:rsidRPr="0044459F">
        <w:rPr>
          <w:rFonts w:cs="Arial"/>
          <w:lang w:val="de-CH"/>
        </w:rPr>
        <w:t xml:space="preserve">DRIFTY, 2017. Ionic Framework. In : </w:t>
      </w:r>
      <w:r w:rsidRPr="0044459F">
        <w:rPr>
          <w:rFonts w:cs="Arial"/>
          <w:i/>
          <w:iCs/>
          <w:lang w:val="de-CH"/>
        </w:rPr>
        <w:t>Ionic Framework</w:t>
      </w:r>
      <w:r w:rsidRPr="0044459F">
        <w:rPr>
          <w:rFonts w:cs="Arial"/>
          <w:lang w:val="de-CH"/>
        </w:rPr>
        <w:t xml:space="preserve"> [en ligne]. </w:t>
      </w:r>
      <w:r w:rsidRPr="0044459F">
        <w:rPr>
          <w:rFonts w:cs="Arial"/>
        </w:rPr>
        <w:t xml:space="preserve">2017. [Consulté le 18 juin 2018]. Disponible à l’adresse : https://ionicframework.com/docs/cli/projects.html. </w:t>
      </w:r>
    </w:p>
    <w:p w14:paraId="38C9565E" w14:textId="77777777" w:rsidR="0044459F" w:rsidRPr="0044459F" w:rsidRDefault="0044459F" w:rsidP="0044459F">
      <w:pPr>
        <w:pStyle w:val="Bibliographie"/>
        <w:rPr>
          <w:rFonts w:cs="Arial"/>
        </w:rPr>
      </w:pPr>
      <w:r w:rsidRPr="0044459F">
        <w:rPr>
          <w:rFonts w:cs="Arial"/>
        </w:rPr>
        <w:t xml:space="preserve">HEARD, Pete, 2017. React Native Architecture : Explained! In : </w:t>
      </w:r>
      <w:r w:rsidRPr="0044459F">
        <w:rPr>
          <w:rFonts w:cs="Arial"/>
          <w:i/>
          <w:iCs/>
        </w:rPr>
        <w:t>React Native Architecture : Explained!</w:t>
      </w:r>
      <w:r w:rsidRPr="0044459F">
        <w:rPr>
          <w:rFonts w:cs="Arial"/>
        </w:rPr>
        <w:t xml:space="preserve"> [en ligne]. 13 juin 2017. [Consulté le 25 juin 2018]. Disponible à l’adresse : https://www.logicroom.co/react-native-architecture-explained/. </w:t>
      </w:r>
    </w:p>
    <w:p w14:paraId="1F031E68" w14:textId="77777777" w:rsidR="0044459F" w:rsidRPr="0044459F" w:rsidRDefault="0044459F" w:rsidP="0044459F">
      <w:pPr>
        <w:pStyle w:val="Bibliographie"/>
        <w:rPr>
          <w:rFonts w:cs="Arial"/>
        </w:rPr>
      </w:pPr>
      <w:r w:rsidRPr="0044459F">
        <w:rPr>
          <w:rFonts w:cs="Arial"/>
        </w:rPr>
        <w:t xml:space="preserve">NEXGENDESIGN, Non daté. 7 Reasons Xamarin Can Be a Trouble | NexGenDesign. In : [en ligne]. Non daté. [Consulté le 19 juin 2018]. Disponible à l’adresse : http://www.nexgendesign.com/xamarin-troubles. </w:t>
      </w:r>
    </w:p>
    <w:p w14:paraId="55B22F7B" w14:textId="77777777" w:rsidR="0044459F" w:rsidRPr="0044459F" w:rsidRDefault="0044459F" w:rsidP="0044459F">
      <w:pPr>
        <w:pStyle w:val="Bibliographie"/>
        <w:rPr>
          <w:rFonts w:cs="Arial"/>
        </w:rPr>
      </w:pPr>
      <w:r w:rsidRPr="0044459F">
        <w:rPr>
          <w:rFonts w:cs="Arial"/>
        </w:rPr>
        <w:t xml:space="preserve">REACT, 2018. Introducing JSX – React. In : [en ligne]. 2018. [Consulté le 19 août 2018]. Disponible à l’adresse : https://reactjs.org/docs/introducing-jsx.html. </w:t>
      </w:r>
    </w:p>
    <w:p w14:paraId="2FD46843" w14:textId="77777777" w:rsidR="0044459F" w:rsidRPr="0044459F" w:rsidRDefault="0044459F" w:rsidP="0044459F">
      <w:pPr>
        <w:pStyle w:val="Bibliographie"/>
        <w:rPr>
          <w:rFonts w:cs="Arial"/>
        </w:rPr>
      </w:pPr>
      <w:r w:rsidRPr="0044459F">
        <w:rPr>
          <w:rFonts w:cs="Arial"/>
        </w:rPr>
        <w:t xml:space="preserve">REACT NATIVE, 2018. React Native · A framework for building native apps using React. In : [en ligne]. 2018. [Consulté le 25 juin 2018]. Disponible à l’adresse : https://facebook.github.io/react-native/index.html. </w:t>
      </w:r>
    </w:p>
    <w:p w14:paraId="02B09F5F" w14:textId="77777777" w:rsidR="0044459F" w:rsidRPr="0044459F" w:rsidRDefault="0044459F" w:rsidP="0044459F">
      <w:pPr>
        <w:pStyle w:val="Bibliographie"/>
        <w:rPr>
          <w:rFonts w:cs="Arial"/>
        </w:rPr>
      </w:pPr>
      <w:r w:rsidRPr="0044459F">
        <w:rPr>
          <w:rFonts w:cs="Arial"/>
        </w:rPr>
        <w:lastRenderedPageBreak/>
        <w:t xml:space="preserve">STACK OVERFLOW, 2018. Stack Overflow Developer Survey 2018. </w:t>
      </w:r>
      <w:r w:rsidRPr="0044459F">
        <w:rPr>
          <w:rFonts w:cs="Arial"/>
          <w:lang w:val="de-CH"/>
        </w:rPr>
        <w:t xml:space="preserve">In : </w:t>
      </w:r>
      <w:r w:rsidRPr="0044459F">
        <w:rPr>
          <w:rFonts w:cs="Arial"/>
          <w:i/>
          <w:iCs/>
          <w:lang w:val="de-CH"/>
        </w:rPr>
        <w:t>Stack Overflow</w:t>
      </w:r>
      <w:r w:rsidRPr="0044459F">
        <w:rPr>
          <w:rFonts w:cs="Arial"/>
          <w:lang w:val="de-CH"/>
        </w:rPr>
        <w:t xml:space="preserve"> [en ligne]. </w:t>
      </w:r>
      <w:r w:rsidRPr="0044459F">
        <w:rPr>
          <w:rFonts w:cs="Arial"/>
        </w:rPr>
        <w:t xml:space="preserve">31 janvier 2018. [Consulté le 18 juin 2018]. Disponible à l’adresse : https://insights.stackoverflow.com/survey/2018/. </w:t>
      </w:r>
    </w:p>
    <w:p w14:paraId="4CDEA87F" w14:textId="77777777" w:rsidR="0044459F" w:rsidRPr="0044459F" w:rsidRDefault="0044459F" w:rsidP="0044459F">
      <w:pPr>
        <w:pStyle w:val="Bibliographie"/>
        <w:rPr>
          <w:rFonts w:cs="Arial"/>
        </w:rPr>
      </w:pPr>
      <w:r w:rsidRPr="0044459F">
        <w:rPr>
          <w:rFonts w:cs="Arial"/>
        </w:rPr>
        <w:t xml:space="preserve">VINCENT, 2016. Cordova : Applications mobiles hybrides. In : </w:t>
      </w:r>
      <w:r w:rsidRPr="0044459F">
        <w:rPr>
          <w:rFonts w:cs="Arial"/>
          <w:i/>
          <w:iCs/>
        </w:rPr>
        <w:t>VinceOPS</w:t>
      </w:r>
      <w:r w:rsidRPr="0044459F">
        <w:rPr>
          <w:rFonts w:cs="Arial"/>
        </w:rPr>
        <w:t xml:space="preserve"> [en ligne]. 25 février 2016. [Consulté le 18 juin 2018]. Disponible à l’adresse : https://vincent-g.fr/2016/02/25/ionic-apache-cordova-developpement-mobile-hybride/. </w:t>
      </w:r>
    </w:p>
    <w:p w14:paraId="14F2F7B1" w14:textId="77777777" w:rsidR="0044459F" w:rsidRPr="0044459F" w:rsidRDefault="0044459F" w:rsidP="0044459F">
      <w:pPr>
        <w:pStyle w:val="Bibliographie"/>
        <w:rPr>
          <w:rFonts w:cs="Arial"/>
        </w:rPr>
      </w:pPr>
      <w:r w:rsidRPr="0044459F">
        <w:rPr>
          <w:rFonts w:cs="Arial"/>
        </w:rPr>
        <w:t xml:space="preserve">XAML.FR, 2012. Description de XAML. In : [en ligne]. 2012. [Consulté le 24 août 2018]. Disponible à l’adresse : https://www.xaml.fr/xaml-description.html. </w:t>
      </w:r>
    </w:p>
    <w:p w14:paraId="26265D78" w14:textId="48150CD4"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FD35F6" w:rsidRDefault="00FD35F6">
      <w:pPr>
        <w:pStyle w:val="Commentaire"/>
      </w:pPr>
      <w:r>
        <w:rPr>
          <w:rStyle w:val="Marquedecommentaire"/>
        </w:rPr>
        <w:annotationRef/>
      </w:r>
      <w:r>
        <w:t>Peut être à mettre dans l’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DC9B3" w14:textId="77777777" w:rsidR="008B1D93" w:rsidRDefault="008B1D93" w:rsidP="00035121">
      <w:r>
        <w:separator/>
      </w:r>
    </w:p>
  </w:endnote>
  <w:endnote w:type="continuationSeparator" w:id="0">
    <w:p w14:paraId="143893E5" w14:textId="77777777" w:rsidR="008B1D93" w:rsidRDefault="008B1D93"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FD35F6" w:rsidRDefault="00FD35F6" w:rsidP="009A75D7">
    <w:pPr>
      <w:pStyle w:val="Pieddepage"/>
      <w:pBdr>
        <w:top w:val="double" w:sz="4" w:space="5" w:color="auto"/>
      </w:pBdr>
    </w:pPr>
    <w:r>
      <w:t>Développement d’une application mobile d’échange de parking, quel Framework choisir ?</w:t>
    </w:r>
  </w:p>
  <w:p w14:paraId="3A934D3E" w14:textId="77777777" w:rsidR="00FD35F6" w:rsidRDefault="00FD35F6"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DB48B" w14:textId="77777777" w:rsidR="008B1D93" w:rsidRDefault="008B1D93" w:rsidP="00035121">
      <w:r>
        <w:separator/>
      </w:r>
    </w:p>
  </w:footnote>
  <w:footnote w:type="continuationSeparator" w:id="0">
    <w:p w14:paraId="3F6FA794" w14:textId="77777777" w:rsidR="008B1D93" w:rsidRDefault="008B1D93"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24F3"/>
    <w:rsid w:val="00024279"/>
    <w:rsid w:val="00024DAD"/>
    <w:rsid w:val="00031AF5"/>
    <w:rsid w:val="00033C96"/>
    <w:rsid w:val="00034423"/>
    <w:rsid w:val="00034950"/>
    <w:rsid w:val="00034FDB"/>
    <w:rsid w:val="00035121"/>
    <w:rsid w:val="00043050"/>
    <w:rsid w:val="0004421A"/>
    <w:rsid w:val="00062857"/>
    <w:rsid w:val="0006541F"/>
    <w:rsid w:val="00066995"/>
    <w:rsid w:val="000679C0"/>
    <w:rsid w:val="00081F49"/>
    <w:rsid w:val="000872DC"/>
    <w:rsid w:val="00093670"/>
    <w:rsid w:val="00095EC2"/>
    <w:rsid w:val="00096AED"/>
    <w:rsid w:val="000A69ED"/>
    <w:rsid w:val="000A7820"/>
    <w:rsid w:val="000B1BFC"/>
    <w:rsid w:val="000B2665"/>
    <w:rsid w:val="000B3213"/>
    <w:rsid w:val="000B78BF"/>
    <w:rsid w:val="000C0762"/>
    <w:rsid w:val="000C1C9B"/>
    <w:rsid w:val="000C6CF1"/>
    <w:rsid w:val="000C7605"/>
    <w:rsid w:val="000D374B"/>
    <w:rsid w:val="000D5F0A"/>
    <w:rsid w:val="000E0D97"/>
    <w:rsid w:val="000E5A8A"/>
    <w:rsid w:val="000F03CC"/>
    <w:rsid w:val="000F7125"/>
    <w:rsid w:val="001028AB"/>
    <w:rsid w:val="00105AEB"/>
    <w:rsid w:val="0010745F"/>
    <w:rsid w:val="00111338"/>
    <w:rsid w:val="001211E7"/>
    <w:rsid w:val="00125E18"/>
    <w:rsid w:val="001317C7"/>
    <w:rsid w:val="00134DC0"/>
    <w:rsid w:val="001351B7"/>
    <w:rsid w:val="0013620B"/>
    <w:rsid w:val="00136E12"/>
    <w:rsid w:val="00141FED"/>
    <w:rsid w:val="00144754"/>
    <w:rsid w:val="00146899"/>
    <w:rsid w:val="00153968"/>
    <w:rsid w:val="001572B0"/>
    <w:rsid w:val="00166963"/>
    <w:rsid w:val="0016779E"/>
    <w:rsid w:val="00170412"/>
    <w:rsid w:val="0017147A"/>
    <w:rsid w:val="001757CC"/>
    <w:rsid w:val="00180631"/>
    <w:rsid w:val="00184F81"/>
    <w:rsid w:val="0018562F"/>
    <w:rsid w:val="001866DF"/>
    <w:rsid w:val="001943E7"/>
    <w:rsid w:val="001952B1"/>
    <w:rsid w:val="001A267F"/>
    <w:rsid w:val="001A75A1"/>
    <w:rsid w:val="001B275A"/>
    <w:rsid w:val="001B3A8D"/>
    <w:rsid w:val="001C0BF0"/>
    <w:rsid w:val="001C1F32"/>
    <w:rsid w:val="001C4D07"/>
    <w:rsid w:val="001C5C90"/>
    <w:rsid w:val="001D0938"/>
    <w:rsid w:val="001D190A"/>
    <w:rsid w:val="001E0C11"/>
    <w:rsid w:val="001E1226"/>
    <w:rsid w:val="001E187E"/>
    <w:rsid w:val="001F42AA"/>
    <w:rsid w:val="001F4C4E"/>
    <w:rsid w:val="002040B2"/>
    <w:rsid w:val="00204B36"/>
    <w:rsid w:val="002104B1"/>
    <w:rsid w:val="0021190E"/>
    <w:rsid w:val="00217774"/>
    <w:rsid w:val="002177C2"/>
    <w:rsid w:val="00220077"/>
    <w:rsid w:val="002213D6"/>
    <w:rsid w:val="00225200"/>
    <w:rsid w:val="002261D7"/>
    <w:rsid w:val="0023071C"/>
    <w:rsid w:val="00232E8C"/>
    <w:rsid w:val="002422F2"/>
    <w:rsid w:val="00242C61"/>
    <w:rsid w:val="0024663B"/>
    <w:rsid w:val="00247CB1"/>
    <w:rsid w:val="002576B0"/>
    <w:rsid w:val="00257C38"/>
    <w:rsid w:val="00267049"/>
    <w:rsid w:val="0027165D"/>
    <w:rsid w:val="00271C3E"/>
    <w:rsid w:val="002721A6"/>
    <w:rsid w:val="00272467"/>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E39"/>
    <w:rsid w:val="00323666"/>
    <w:rsid w:val="00325C04"/>
    <w:rsid w:val="00327A17"/>
    <w:rsid w:val="00333A6E"/>
    <w:rsid w:val="0033679B"/>
    <w:rsid w:val="00341ED8"/>
    <w:rsid w:val="00344B4A"/>
    <w:rsid w:val="00352349"/>
    <w:rsid w:val="00355FCA"/>
    <w:rsid w:val="003562A3"/>
    <w:rsid w:val="00361C6D"/>
    <w:rsid w:val="003662D3"/>
    <w:rsid w:val="00366775"/>
    <w:rsid w:val="00372424"/>
    <w:rsid w:val="003751D2"/>
    <w:rsid w:val="003951FE"/>
    <w:rsid w:val="00396AC3"/>
    <w:rsid w:val="003B0C2E"/>
    <w:rsid w:val="003B1794"/>
    <w:rsid w:val="003B6464"/>
    <w:rsid w:val="003C0A95"/>
    <w:rsid w:val="003C43C5"/>
    <w:rsid w:val="003D29EC"/>
    <w:rsid w:val="003D7B28"/>
    <w:rsid w:val="003E0039"/>
    <w:rsid w:val="003E51F7"/>
    <w:rsid w:val="003E5F56"/>
    <w:rsid w:val="003E7239"/>
    <w:rsid w:val="003E7DF6"/>
    <w:rsid w:val="003F0198"/>
    <w:rsid w:val="003F5685"/>
    <w:rsid w:val="003F6065"/>
    <w:rsid w:val="00401741"/>
    <w:rsid w:val="0040654A"/>
    <w:rsid w:val="00412FC5"/>
    <w:rsid w:val="004135BE"/>
    <w:rsid w:val="00415750"/>
    <w:rsid w:val="004168B5"/>
    <w:rsid w:val="00416CD8"/>
    <w:rsid w:val="00417CBD"/>
    <w:rsid w:val="00420E2B"/>
    <w:rsid w:val="00421429"/>
    <w:rsid w:val="00425911"/>
    <w:rsid w:val="00427E1E"/>
    <w:rsid w:val="00433D67"/>
    <w:rsid w:val="004347DD"/>
    <w:rsid w:val="0044459F"/>
    <w:rsid w:val="00452318"/>
    <w:rsid w:val="00457039"/>
    <w:rsid w:val="00457AC1"/>
    <w:rsid w:val="00466B4A"/>
    <w:rsid w:val="00475690"/>
    <w:rsid w:val="00477070"/>
    <w:rsid w:val="00477341"/>
    <w:rsid w:val="004871FB"/>
    <w:rsid w:val="00487572"/>
    <w:rsid w:val="004954BE"/>
    <w:rsid w:val="00495D5E"/>
    <w:rsid w:val="004A1E24"/>
    <w:rsid w:val="004A2DE8"/>
    <w:rsid w:val="004B0083"/>
    <w:rsid w:val="004B05E9"/>
    <w:rsid w:val="004C1B3C"/>
    <w:rsid w:val="004C51C7"/>
    <w:rsid w:val="004C71F8"/>
    <w:rsid w:val="004C754A"/>
    <w:rsid w:val="004E365D"/>
    <w:rsid w:val="004F194E"/>
    <w:rsid w:val="004F62C8"/>
    <w:rsid w:val="004F7656"/>
    <w:rsid w:val="00503999"/>
    <w:rsid w:val="0051198C"/>
    <w:rsid w:val="005179A4"/>
    <w:rsid w:val="005201AD"/>
    <w:rsid w:val="0052436B"/>
    <w:rsid w:val="00534F3F"/>
    <w:rsid w:val="005364EC"/>
    <w:rsid w:val="00537B1B"/>
    <w:rsid w:val="00537EA6"/>
    <w:rsid w:val="005426A8"/>
    <w:rsid w:val="00542989"/>
    <w:rsid w:val="00544629"/>
    <w:rsid w:val="0055250E"/>
    <w:rsid w:val="00556725"/>
    <w:rsid w:val="00557A3D"/>
    <w:rsid w:val="00562EFE"/>
    <w:rsid w:val="00565248"/>
    <w:rsid w:val="00570265"/>
    <w:rsid w:val="00570F89"/>
    <w:rsid w:val="005733FE"/>
    <w:rsid w:val="0058061D"/>
    <w:rsid w:val="00583A0F"/>
    <w:rsid w:val="00594295"/>
    <w:rsid w:val="005964D4"/>
    <w:rsid w:val="005B36EC"/>
    <w:rsid w:val="005B527C"/>
    <w:rsid w:val="005C3C63"/>
    <w:rsid w:val="005C7237"/>
    <w:rsid w:val="005D10A7"/>
    <w:rsid w:val="005D6818"/>
    <w:rsid w:val="005E16A7"/>
    <w:rsid w:val="005E2149"/>
    <w:rsid w:val="005F33EF"/>
    <w:rsid w:val="005F5C84"/>
    <w:rsid w:val="005F6927"/>
    <w:rsid w:val="006001C2"/>
    <w:rsid w:val="006009CB"/>
    <w:rsid w:val="00600BB8"/>
    <w:rsid w:val="0060113B"/>
    <w:rsid w:val="006027D1"/>
    <w:rsid w:val="00603110"/>
    <w:rsid w:val="00605017"/>
    <w:rsid w:val="00605909"/>
    <w:rsid w:val="00605A85"/>
    <w:rsid w:val="0061150E"/>
    <w:rsid w:val="00617EB9"/>
    <w:rsid w:val="0062058F"/>
    <w:rsid w:val="006321E1"/>
    <w:rsid w:val="0063282C"/>
    <w:rsid w:val="006353FE"/>
    <w:rsid w:val="00637B06"/>
    <w:rsid w:val="00637C2A"/>
    <w:rsid w:val="00637F03"/>
    <w:rsid w:val="006405A7"/>
    <w:rsid w:val="00646E9F"/>
    <w:rsid w:val="006506CA"/>
    <w:rsid w:val="006506F9"/>
    <w:rsid w:val="0066593F"/>
    <w:rsid w:val="00665F15"/>
    <w:rsid w:val="00674DEB"/>
    <w:rsid w:val="00675F37"/>
    <w:rsid w:val="00687ED7"/>
    <w:rsid w:val="006921F5"/>
    <w:rsid w:val="006922AB"/>
    <w:rsid w:val="006A581F"/>
    <w:rsid w:val="006A66B0"/>
    <w:rsid w:val="006B326E"/>
    <w:rsid w:val="006B3322"/>
    <w:rsid w:val="006B46E3"/>
    <w:rsid w:val="006C200B"/>
    <w:rsid w:val="006D4C1D"/>
    <w:rsid w:val="006D4F84"/>
    <w:rsid w:val="006F482B"/>
    <w:rsid w:val="006F4D70"/>
    <w:rsid w:val="006F73FA"/>
    <w:rsid w:val="00705B4C"/>
    <w:rsid w:val="00716770"/>
    <w:rsid w:val="0072167A"/>
    <w:rsid w:val="007277CC"/>
    <w:rsid w:val="0073110A"/>
    <w:rsid w:val="00740576"/>
    <w:rsid w:val="00742608"/>
    <w:rsid w:val="00752C8D"/>
    <w:rsid w:val="00754C06"/>
    <w:rsid w:val="00754D64"/>
    <w:rsid w:val="0076016B"/>
    <w:rsid w:val="0076319B"/>
    <w:rsid w:val="0076461C"/>
    <w:rsid w:val="00765B5E"/>
    <w:rsid w:val="00775279"/>
    <w:rsid w:val="007815DE"/>
    <w:rsid w:val="0078646F"/>
    <w:rsid w:val="007908C5"/>
    <w:rsid w:val="00791288"/>
    <w:rsid w:val="00791ACA"/>
    <w:rsid w:val="007A27C1"/>
    <w:rsid w:val="007A6028"/>
    <w:rsid w:val="007B20E8"/>
    <w:rsid w:val="007B51DB"/>
    <w:rsid w:val="007C0BF6"/>
    <w:rsid w:val="007C5834"/>
    <w:rsid w:val="007C680C"/>
    <w:rsid w:val="007D1ABE"/>
    <w:rsid w:val="007D3CD2"/>
    <w:rsid w:val="007D5EBB"/>
    <w:rsid w:val="007E1761"/>
    <w:rsid w:val="007E2B52"/>
    <w:rsid w:val="007F1A02"/>
    <w:rsid w:val="007F348E"/>
    <w:rsid w:val="007F492C"/>
    <w:rsid w:val="007F4E08"/>
    <w:rsid w:val="007F6976"/>
    <w:rsid w:val="00800721"/>
    <w:rsid w:val="00801065"/>
    <w:rsid w:val="0080310A"/>
    <w:rsid w:val="00815105"/>
    <w:rsid w:val="008153B4"/>
    <w:rsid w:val="00815794"/>
    <w:rsid w:val="00815FF3"/>
    <w:rsid w:val="00826DC9"/>
    <w:rsid w:val="00827302"/>
    <w:rsid w:val="00832AA5"/>
    <w:rsid w:val="008431BF"/>
    <w:rsid w:val="00843BBC"/>
    <w:rsid w:val="00844534"/>
    <w:rsid w:val="008457E5"/>
    <w:rsid w:val="00845AB4"/>
    <w:rsid w:val="00846CBA"/>
    <w:rsid w:val="00846E20"/>
    <w:rsid w:val="008470CE"/>
    <w:rsid w:val="00856448"/>
    <w:rsid w:val="0086201F"/>
    <w:rsid w:val="0086347B"/>
    <w:rsid w:val="00863C6C"/>
    <w:rsid w:val="0086496A"/>
    <w:rsid w:val="00870BC7"/>
    <w:rsid w:val="008711B5"/>
    <w:rsid w:val="008730D0"/>
    <w:rsid w:val="00875191"/>
    <w:rsid w:val="00876EB1"/>
    <w:rsid w:val="0087773F"/>
    <w:rsid w:val="00880B09"/>
    <w:rsid w:val="008817BE"/>
    <w:rsid w:val="008918AE"/>
    <w:rsid w:val="00896A8D"/>
    <w:rsid w:val="008A2B0D"/>
    <w:rsid w:val="008B1D93"/>
    <w:rsid w:val="008C34E1"/>
    <w:rsid w:val="008D5D6F"/>
    <w:rsid w:val="008D69B9"/>
    <w:rsid w:val="008D73EC"/>
    <w:rsid w:val="008D76B6"/>
    <w:rsid w:val="008E0758"/>
    <w:rsid w:val="008F77CF"/>
    <w:rsid w:val="00913404"/>
    <w:rsid w:val="0092739D"/>
    <w:rsid w:val="00930F4A"/>
    <w:rsid w:val="00943547"/>
    <w:rsid w:val="00943BBB"/>
    <w:rsid w:val="00943F8C"/>
    <w:rsid w:val="009479AD"/>
    <w:rsid w:val="00950FD2"/>
    <w:rsid w:val="00954293"/>
    <w:rsid w:val="00955D11"/>
    <w:rsid w:val="00956299"/>
    <w:rsid w:val="009645A5"/>
    <w:rsid w:val="00967494"/>
    <w:rsid w:val="009734C8"/>
    <w:rsid w:val="00977E58"/>
    <w:rsid w:val="00982A12"/>
    <w:rsid w:val="0098555C"/>
    <w:rsid w:val="009928A4"/>
    <w:rsid w:val="00993861"/>
    <w:rsid w:val="00996B77"/>
    <w:rsid w:val="009974B5"/>
    <w:rsid w:val="009A2F57"/>
    <w:rsid w:val="009A4BAB"/>
    <w:rsid w:val="009A6C85"/>
    <w:rsid w:val="009A75D7"/>
    <w:rsid w:val="009A7909"/>
    <w:rsid w:val="009B24EF"/>
    <w:rsid w:val="009B2702"/>
    <w:rsid w:val="009B7105"/>
    <w:rsid w:val="009C5DBF"/>
    <w:rsid w:val="009C753B"/>
    <w:rsid w:val="009D1DAE"/>
    <w:rsid w:val="009D2A96"/>
    <w:rsid w:val="009E0F0C"/>
    <w:rsid w:val="009E364D"/>
    <w:rsid w:val="009E747C"/>
    <w:rsid w:val="009F338F"/>
    <w:rsid w:val="009F4546"/>
    <w:rsid w:val="009F515C"/>
    <w:rsid w:val="00A035DA"/>
    <w:rsid w:val="00A05A83"/>
    <w:rsid w:val="00A06D2C"/>
    <w:rsid w:val="00A1396D"/>
    <w:rsid w:val="00A13F81"/>
    <w:rsid w:val="00A15BAD"/>
    <w:rsid w:val="00A22F53"/>
    <w:rsid w:val="00A267A7"/>
    <w:rsid w:val="00A31B2B"/>
    <w:rsid w:val="00A333EC"/>
    <w:rsid w:val="00A34FB4"/>
    <w:rsid w:val="00A3681E"/>
    <w:rsid w:val="00A442CD"/>
    <w:rsid w:val="00A46EE7"/>
    <w:rsid w:val="00A50ED9"/>
    <w:rsid w:val="00A5225C"/>
    <w:rsid w:val="00A53E32"/>
    <w:rsid w:val="00A54090"/>
    <w:rsid w:val="00A62EB9"/>
    <w:rsid w:val="00A65042"/>
    <w:rsid w:val="00A715F7"/>
    <w:rsid w:val="00A74D0C"/>
    <w:rsid w:val="00A77B5B"/>
    <w:rsid w:val="00A85EC2"/>
    <w:rsid w:val="00A90606"/>
    <w:rsid w:val="00A92D93"/>
    <w:rsid w:val="00A948FF"/>
    <w:rsid w:val="00A97992"/>
    <w:rsid w:val="00AA1667"/>
    <w:rsid w:val="00AA47CF"/>
    <w:rsid w:val="00AA5872"/>
    <w:rsid w:val="00AB0966"/>
    <w:rsid w:val="00AB34E9"/>
    <w:rsid w:val="00AB54A3"/>
    <w:rsid w:val="00AB6B81"/>
    <w:rsid w:val="00AD5B3C"/>
    <w:rsid w:val="00AE1ABC"/>
    <w:rsid w:val="00AE2FEA"/>
    <w:rsid w:val="00AE34C2"/>
    <w:rsid w:val="00AE5085"/>
    <w:rsid w:val="00AF3D30"/>
    <w:rsid w:val="00AF46DF"/>
    <w:rsid w:val="00AF4E15"/>
    <w:rsid w:val="00AF5689"/>
    <w:rsid w:val="00AF73B7"/>
    <w:rsid w:val="00AF78E8"/>
    <w:rsid w:val="00B00964"/>
    <w:rsid w:val="00B0373C"/>
    <w:rsid w:val="00B04FCB"/>
    <w:rsid w:val="00B058F6"/>
    <w:rsid w:val="00B07121"/>
    <w:rsid w:val="00B10E7E"/>
    <w:rsid w:val="00B120FC"/>
    <w:rsid w:val="00B1413D"/>
    <w:rsid w:val="00B17D0C"/>
    <w:rsid w:val="00B21CC9"/>
    <w:rsid w:val="00B25E7F"/>
    <w:rsid w:val="00B26D34"/>
    <w:rsid w:val="00B26D90"/>
    <w:rsid w:val="00B27049"/>
    <w:rsid w:val="00B319CF"/>
    <w:rsid w:val="00B33D60"/>
    <w:rsid w:val="00B3666C"/>
    <w:rsid w:val="00B40F24"/>
    <w:rsid w:val="00B41D4C"/>
    <w:rsid w:val="00B46E91"/>
    <w:rsid w:val="00B52A41"/>
    <w:rsid w:val="00B52D28"/>
    <w:rsid w:val="00B5508D"/>
    <w:rsid w:val="00B60AA7"/>
    <w:rsid w:val="00B6158C"/>
    <w:rsid w:val="00B62136"/>
    <w:rsid w:val="00B62C26"/>
    <w:rsid w:val="00B63362"/>
    <w:rsid w:val="00B63CFE"/>
    <w:rsid w:val="00B678BB"/>
    <w:rsid w:val="00B70AB6"/>
    <w:rsid w:val="00B81F17"/>
    <w:rsid w:val="00B859D4"/>
    <w:rsid w:val="00B914C6"/>
    <w:rsid w:val="00B925AF"/>
    <w:rsid w:val="00B92E78"/>
    <w:rsid w:val="00B93058"/>
    <w:rsid w:val="00B95F86"/>
    <w:rsid w:val="00B95F8D"/>
    <w:rsid w:val="00BA01D4"/>
    <w:rsid w:val="00BA026B"/>
    <w:rsid w:val="00BA04C7"/>
    <w:rsid w:val="00BB5EB9"/>
    <w:rsid w:val="00BC3EBF"/>
    <w:rsid w:val="00BC3F99"/>
    <w:rsid w:val="00BC40C4"/>
    <w:rsid w:val="00BE3D48"/>
    <w:rsid w:val="00BE3F7A"/>
    <w:rsid w:val="00BE417E"/>
    <w:rsid w:val="00BE4EFE"/>
    <w:rsid w:val="00BF1A51"/>
    <w:rsid w:val="00BF20FD"/>
    <w:rsid w:val="00BF2C10"/>
    <w:rsid w:val="00BF5D28"/>
    <w:rsid w:val="00BF5F11"/>
    <w:rsid w:val="00BF6D05"/>
    <w:rsid w:val="00BF722A"/>
    <w:rsid w:val="00C01319"/>
    <w:rsid w:val="00C0328F"/>
    <w:rsid w:val="00C057C8"/>
    <w:rsid w:val="00C05986"/>
    <w:rsid w:val="00C0727F"/>
    <w:rsid w:val="00C11B5E"/>
    <w:rsid w:val="00C15614"/>
    <w:rsid w:val="00C166E3"/>
    <w:rsid w:val="00C1672A"/>
    <w:rsid w:val="00C210CC"/>
    <w:rsid w:val="00C278B0"/>
    <w:rsid w:val="00C27AAA"/>
    <w:rsid w:val="00C30A16"/>
    <w:rsid w:val="00C346AB"/>
    <w:rsid w:val="00C41636"/>
    <w:rsid w:val="00C52292"/>
    <w:rsid w:val="00C53D8E"/>
    <w:rsid w:val="00C66D0A"/>
    <w:rsid w:val="00C723DD"/>
    <w:rsid w:val="00C73D2E"/>
    <w:rsid w:val="00C744C9"/>
    <w:rsid w:val="00C836FF"/>
    <w:rsid w:val="00C840ED"/>
    <w:rsid w:val="00C85454"/>
    <w:rsid w:val="00C926B6"/>
    <w:rsid w:val="00C9348C"/>
    <w:rsid w:val="00C9775A"/>
    <w:rsid w:val="00C97FD5"/>
    <w:rsid w:val="00CA1854"/>
    <w:rsid w:val="00CA1D74"/>
    <w:rsid w:val="00CA6B2E"/>
    <w:rsid w:val="00CA7504"/>
    <w:rsid w:val="00CB136D"/>
    <w:rsid w:val="00CB6F58"/>
    <w:rsid w:val="00CC5045"/>
    <w:rsid w:val="00CC5D30"/>
    <w:rsid w:val="00CD13F7"/>
    <w:rsid w:val="00CD5615"/>
    <w:rsid w:val="00CE0F1F"/>
    <w:rsid w:val="00CE252E"/>
    <w:rsid w:val="00CE3CB1"/>
    <w:rsid w:val="00CE44BF"/>
    <w:rsid w:val="00CF3426"/>
    <w:rsid w:val="00D03C51"/>
    <w:rsid w:val="00D13FCD"/>
    <w:rsid w:val="00D16892"/>
    <w:rsid w:val="00D24F22"/>
    <w:rsid w:val="00D27BA2"/>
    <w:rsid w:val="00D32963"/>
    <w:rsid w:val="00D37985"/>
    <w:rsid w:val="00D40F5E"/>
    <w:rsid w:val="00D60E94"/>
    <w:rsid w:val="00D65A68"/>
    <w:rsid w:val="00D70A73"/>
    <w:rsid w:val="00D71EA5"/>
    <w:rsid w:val="00D723EF"/>
    <w:rsid w:val="00D730CE"/>
    <w:rsid w:val="00D768E1"/>
    <w:rsid w:val="00D77736"/>
    <w:rsid w:val="00D84502"/>
    <w:rsid w:val="00D857E9"/>
    <w:rsid w:val="00D9237B"/>
    <w:rsid w:val="00D94135"/>
    <w:rsid w:val="00DA605E"/>
    <w:rsid w:val="00DA61C9"/>
    <w:rsid w:val="00DB1702"/>
    <w:rsid w:val="00DB278D"/>
    <w:rsid w:val="00DB30B9"/>
    <w:rsid w:val="00DB76E1"/>
    <w:rsid w:val="00DC56BB"/>
    <w:rsid w:val="00DC7507"/>
    <w:rsid w:val="00DC7517"/>
    <w:rsid w:val="00DD7093"/>
    <w:rsid w:val="00DE11A9"/>
    <w:rsid w:val="00DE4E0E"/>
    <w:rsid w:val="00DF0C8C"/>
    <w:rsid w:val="00E00527"/>
    <w:rsid w:val="00E00F5B"/>
    <w:rsid w:val="00E03D68"/>
    <w:rsid w:val="00E11A71"/>
    <w:rsid w:val="00E14700"/>
    <w:rsid w:val="00E17A60"/>
    <w:rsid w:val="00E203EC"/>
    <w:rsid w:val="00E26FEC"/>
    <w:rsid w:val="00E32A16"/>
    <w:rsid w:val="00E33DB0"/>
    <w:rsid w:val="00E37433"/>
    <w:rsid w:val="00E375F2"/>
    <w:rsid w:val="00E41AC9"/>
    <w:rsid w:val="00E429BC"/>
    <w:rsid w:val="00E510F2"/>
    <w:rsid w:val="00E55EF2"/>
    <w:rsid w:val="00E654EE"/>
    <w:rsid w:val="00E70652"/>
    <w:rsid w:val="00E719DD"/>
    <w:rsid w:val="00E72C21"/>
    <w:rsid w:val="00E756DF"/>
    <w:rsid w:val="00E76587"/>
    <w:rsid w:val="00E84AF2"/>
    <w:rsid w:val="00E91904"/>
    <w:rsid w:val="00E9591F"/>
    <w:rsid w:val="00EA1CC7"/>
    <w:rsid w:val="00EA2DFB"/>
    <w:rsid w:val="00EA6456"/>
    <w:rsid w:val="00EA6694"/>
    <w:rsid w:val="00EC034C"/>
    <w:rsid w:val="00EC5E20"/>
    <w:rsid w:val="00EC7B64"/>
    <w:rsid w:val="00EC7CA3"/>
    <w:rsid w:val="00ED04CA"/>
    <w:rsid w:val="00ED2803"/>
    <w:rsid w:val="00ED5C44"/>
    <w:rsid w:val="00EE12DC"/>
    <w:rsid w:val="00EE32F3"/>
    <w:rsid w:val="00EE41D6"/>
    <w:rsid w:val="00EE6D02"/>
    <w:rsid w:val="00EF07C7"/>
    <w:rsid w:val="00EF244C"/>
    <w:rsid w:val="00EF4A9D"/>
    <w:rsid w:val="00F0287E"/>
    <w:rsid w:val="00F02E9F"/>
    <w:rsid w:val="00F119AB"/>
    <w:rsid w:val="00F12D77"/>
    <w:rsid w:val="00F176DC"/>
    <w:rsid w:val="00F22C77"/>
    <w:rsid w:val="00F24785"/>
    <w:rsid w:val="00F25DF0"/>
    <w:rsid w:val="00F27327"/>
    <w:rsid w:val="00F3312B"/>
    <w:rsid w:val="00F33937"/>
    <w:rsid w:val="00F339D8"/>
    <w:rsid w:val="00F35686"/>
    <w:rsid w:val="00F36743"/>
    <w:rsid w:val="00F37FB6"/>
    <w:rsid w:val="00F435F9"/>
    <w:rsid w:val="00F439B3"/>
    <w:rsid w:val="00F4700F"/>
    <w:rsid w:val="00F470AF"/>
    <w:rsid w:val="00F47666"/>
    <w:rsid w:val="00F51552"/>
    <w:rsid w:val="00F54FC6"/>
    <w:rsid w:val="00F55D74"/>
    <w:rsid w:val="00F57217"/>
    <w:rsid w:val="00F61DAD"/>
    <w:rsid w:val="00F61F03"/>
    <w:rsid w:val="00F66E8D"/>
    <w:rsid w:val="00F67917"/>
    <w:rsid w:val="00F70AE8"/>
    <w:rsid w:val="00F72F0C"/>
    <w:rsid w:val="00F83F0C"/>
    <w:rsid w:val="00F8449F"/>
    <w:rsid w:val="00F84DD0"/>
    <w:rsid w:val="00F867A7"/>
    <w:rsid w:val="00F903CF"/>
    <w:rsid w:val="00F95770"/>
    <w:rsid w:val="00FA2A4E"/>
    <w:rsid w:val="00FA33D1"/>
    <w:rsid w:val="00FB3381"/>
    <w:rsid w:val="00FB54CC"/>
    <w:rsid w:val="00FB7244"/>
    <w:rsid w:val="00FC324B"/>
    <w:rsid w:val="00FC42AA"/>
    <w:rsid w:val="00FC4539"/>
    <w:rsid w:val="00FD1E30"/>
    <w:rsid w:val="00FD1F38"/>
    <w:rsid w:val="00FD3361"/>
    <w:rsid w:val="00FD35F6"/>
    <w:rsid w:val="00FD61B0"/>
    <w:rsid w:val="00FD6279"/>
    <w:rsid w:val="00FE0B37"/>
    <w:rsid w:val="00FE1AB2"/>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465850791">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041129657">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D7A61E-AD53-4F68-9079-2E8BE69C3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325</Words>
  <Characters>73293</Characters>
  <Application>Microsoft Office Word</Application>
  <DocSecurity>0</DocSecurity>
  <Lines>610</Lines>
  <Paragraphs>172</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6446</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437</cp:revision>
  <cp:lastPrinted>2018-08-22T15:06:00Z</cp:lastPrinted>
  <dcterms:created xsi:type="dcterms:W3CDTF">2015-03-06T14:14:00Z</dcterms:created>
  <dcterms:modified xsi:type="dcterms:W3CDTF">2018-08-2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nGbRPf5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